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D92FA9" w14:textId="1886FBBF" w:rsidR="00875CDC" w:rsidRDefault="003413AC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r>
        <w:rPr>
          <w:rFonts w:ascii="Latin Modern Roman" w:hAnsi="Latin Modern Roman"/>
        </w:rPr>
        <w:fldChar w:fldCharType="begin"/>
      </w:r>
      <w:r>
        <w:rPr>
          <w:rFonts w:ascii="Latin Modern Roman" w:hAnsi="Latin Modern Roman"/>
        </w:rPr>
        <w:instrText xml:space="preserve"> TOC \h \z \c "Figura" </w:instrText>
      </w:r>
      <w:r>
        <w:rPr>
          <w:rFonts w:ascii="Latin Modern Roman" w:hAnsi="Latin Modern Roman"/>
        </w:rPr>
        <w:fldChar w:fldCharType="separate"/>
      </w:r>
      <w:hyperlink w:anchor="_Toc108996459" w:history="1">
        <w:r w:rsidR="00875CDC" w:rsidRPr="00EA4D64">
          <w:rPr>
            <w:rStyle w:val="Hyperlink"/>
            <w:noProof/>
          </w:rPr>
          <w:t>Figura 1</w:t>
        </w:r>
        <w:r w:rsidR="00875CDC">
          <w:rPr>
            <w:noProof/>
            <w:webHidden/>
          </w:rPr>
          <w:tab/>
        </w:r>
        <w:r w:rsidR="00875CDC">
          <w:rPr>
            <w:noProof/>
            <w:webHidden/>
          </w:rPr>
          <w:fldChar w:fldCharType="begin"/>
        </w:r>
        <w:r w:rsidR="00875CDC">
          <w:rPr>
            <w:noProof/>
            <w:webHidden/>
          </w:rPr>
          <w:instrText xml:space="preserve"> PAGEREF _Toc108996459 \h </w:instrText>
        </w:r>
        <w:r w:rsidR="00875CDC">
          <w:rPr>
            <w:noProof/>
            <w:webHidden/>
          </w:rPr>
        </w:r>
        <w:r w:rsidR="00875CDC">
          <w:rPr>
            <w:noProof/>
            <w:webHidden/>
          </w:rPr>
          <w:fldChar w:fldCharType="separate"/>
        </w:r>
        <w:r w:rsidR="00875CDC">
          <w:rPr>
            <w:noProof/>
            <w:webHidden/>
          </w:rPr>
          <w:t>2</w:t>
        </w:r>
        <w:r w:rsidR="00875CDC">
          <w:rPr>
            <w:noProof/>
            <w:webHidden/>
          </w:rPr>
          <w:fldChar w:fldCharType="end"/>
        </w:r>
      </w:hyperlink>
    </w:p>
    <w:p w14:paraId="750621BC" w14:textId="44020B44" w:rsidR="00875CDC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108996460" w:history="1">
        <w:r w:rsidR="00875CDC" w:rsidRPr="00EA4D64">
          <w:rPr>
            <w:rStyle w:val="Hyperlink"/>
            <w:noProof/>
          </w:rPr>
          <w:t>Figura 2</w:t>
        </w:r>
        <w:r w:rsidR="00875CDC">
          <w:rPr>
            <w:noProof/>
            <w:webHidden/>
          </w:rPr>
          <w:tab/>
        </w:r>
        <w:r w:rsidR="00875CDC">
          <w:rPr>
            <w:noProof/>
            <w:webHidden/>
          </w:rPr>
          <w:fldChar w:fldCharType="begin"/>
        </w:r>
        <w:r w:rsidR="00875CDC">
          <w:rPr>
            <w:noProof/>
            <w:webHidden/>
          </w:rPr>
          <w:instrText xml:space="preserve"> PAGEREF _Toc108996460 \h </w:instrText>
        </w:r>
        <w:r w:rsidR="00875CDC">
          <w:rPr>
            <w:noProof/>
            <w:webHidden/>
          </w:rPr>
        </w:r>
        <w:r w:rsidR="00875CDC">
          <w:rPr>
            <w:noProof/>
            <w:webHidden/>
          </w:rPr>
          <w:fldChar w:fldCharType="separate"/>
        </w:r>
        <w:r w:rsidR="00875CDC">
          <w:rPr>
            <w:noProof/>
            <w:webHidden/>
          </w:rPr>
          <w:t>3</w:t>
        </w:r>
        <w:r w:rsidR="00875CDC">
          <w:rPr>
            <w:noProof/>
            <w:webHidden/>
          </w:rPr>
          <w:fldChar w:fldCharType="end"/>
        </w:r>
      </w:hyperlink>
    </w:p>
    <w:p w14:paraId="0749241C" w14:textId="35711EE2" w:rsidR="00875CDC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108996461" w:history="1">
        <w:r w:rsidR="00875CDC" w:rsidRPr="00EA4D64">
          <w:rPr>
            <w:rStyle w:val="Hyperlink"/>
            <w:noProof/>
          </w:rPr>
          <w:t>Figura 3</w:t>
        </w:r>
        <w:r w:rsidR="00875CDC">
          <w:rPr>
            <w:noProof/>
            <w:webHidden/>
          </w:rPr>
          <w:tab/>
        </w:r>
        <w:r w:rsidR="00875CDC">
          <w:rPr>
            <w:noProof/>
            <w:webHidden/>
          </w:rPr>
          <w:fldChar w:fldCharType="begin"/>
        </w:r>
        <w:r w:rsidR="00875CDC">
          <w:rPr>
            <w:noProof/>
            <w:webHidden/>
          </w:rPr>
          <w:instrText xml:space="preserve"> PAGEREF _Toc108996461 \h </w:instrText>
        </w:r>
        <w:r w:rsidR="00875CDC">
          <w:rPr>
            <w:noProof/>
            <w:webHidden/>
          </w:rPr>
        </w:r>
        <w:r w:rsidR="00875CDC">
          <w:rPr>
            <w:noProof/>
            <w:webHidden/>
          </w:rPr>
          <w:fldChar w:fldCharType="separate"/>
        </w:r>
        <w:r w:rsidR="00875CDC">
          <w:rPr>
            <w:noProof/>
            <w:webHidden/>
          </w:rPr>
          <w:t>3</w:t>
        </w:r>
        <w:r w:rsidR="00875CDC">
          <w:rPr>
            <w:noProof/>
            <w:webHidden/>
          </w:rPr>
          <w:fldChar w:fldCharType="end"/>
        </w:r>
      </w:hyperlink>
    </w:p>
    <w:p w14:paraId="1BFAEE90" w14:textId="48311732" w:rsidR="00875CDC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108996462" w:history="1">
        <w:r w:rsidR="00875CDC" w:rsidRPr="00EA4D64">
          <w:rPr>
            <w:rStyle w:val="Hyperlink"/>
            <w:noProof/>
          </w:rPr>
          <w:t>Figura 4</w:t>
        </w:r>
        <w:r w:rsidR="00875CDC">
          <w:rPr>
            <w:noProof/>
            <w:webHidden/>
          </w:rPr>
          <w:tab/>
        </w:r>
        <w:r w:rsidR="00875CDC">
          <w:rPr>
            <w:noProof/>
            <w:webHidden/>
          </w:rPr>
          <w:fldChar w:fldCharType="begin"/>
        </w:r>
        <w:r w:rsidR="00875CDC">
          <w:rPr>
            <w:noProof/>
            <w:webHidden/>
          </w:rPr>
          <w:instrText xml:space="preserve"> PAGEREF _Toc108996462 \h </w:instrText>
        </w:r>
        <w:r w:rsidR="00875CDC">
          <w:rPr>
            <w:noProof/>
            <w:webHidden/>
          </w:rPr>
        </w:r>
        <w:r w:rsidR="00875CDC">
          <w:rPr>
            <w:noProof/>
            <w:webHidden/>
          </w:rPr>
          <w:fldChar w:fldCharType="separate"/>
        </w:r>
        <w:r w:rsidR="00875CDC">
          <w:rPr>
            <w:noProof/>
            <w:webHidden/>
          </w:rPr>
          <w:t>5</w:t>
        </w:r>
        <w:r w:rsidR="00875CDC">
          <w:rPr>
            <w:noProof/>
            <w:webHidden/>
          </w:rPr>
          <w:fldChar w:fldCharType="end"/>
        </w:r>
      </w:hyperlink>
    </w:p>
    <w:p w14:paraId="049EBA1F" w14:textId="0CDFACE6" w:rsidR="00875CDC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108996463" w:history="1">
        <w:r w:rsidR="00875CDC" w:rsidRPr="00EA4D64">
          <w:rPr>
            <w:rStyle w:val="Hyperlink"/>
            <w:noProof/>
          </w:rPr>
          <w:t>Figura 5</w:t>
        </w:r>
        <w:r w:rsidR="00875CDC">
          <w:rPr>
            <w:noProof/>
            <w:webHidden/>
          </w:rPr>
          <w:tab/>
        </w:r>
        <w:r w:rsidR="00875CDC">
          <w:rPr>
            <w:noProof/>
            <w:webHidden/>
          </w:rPr>
          <w:fldChar w:fldCharType="begin"/>
        </w:r>
        <w:r w:rsidR="00875CDC">
          <w:rPr>
            <w:noProof/>
            <w:webHidden/>
          </w:rPr>
          <w:instrText xml:space="preserve"> PAGEREF _Toc108996463 \h </w:instrText>
        </w:r>
        <w:r w:rsidR="00875CDC">
          <w:rPr>
            <w:noProof/>
            <w:webHidden/>
          </w:rPr>
        </w:r>
        <w:r w:rsidR="00875CDC">
          <w:rPr>
            <w:noProof/>
            <w:webHidden/>
          </w:rPr>
          <w:fldChar w:fldCharType="separate"/>
        </w:r>
        <w:r w:rsidR="00875CDC">
          <w:rPr>
            <w:noProof/>
            <w:webHidden/>
          </w:rPr>
          <w:t>6</w:t>
        </w:r>
        <w:r w:rsidR="00875CDC">
          <w:rPr>
            <w:noProof/>
            <w:webHidden/>
          </w:rPr>
          <w:fldChar w:fldCharType="end"/>
        </w:r>
      </w:hyperlink>
    </w:p>
    <w:p w14:paraId="5856E664" w14:textId="1582B791" w:rsidR="00875CDC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108996464" w:history="1">
        <w:r w:rsidR="00875CDC" w:rsidRPr="00EA4D64">
          <w:rPr>
            <w:rStyle w:val="Hyperlink"/>
            <w:noProof/>
          </w:rPr>
          <w:t>Figura 6</w:t>
        </w:r>
        <w:r w:rsidR="00875CDC">
          <w:rPr>
            <w:noProof/>
            <w:webHidden/>
          </w:rPr>
          <w:tab/>
        </w:r>
        <w:r w:rsidR="00875CDC">
          <w:rPr>
            <w:noProof/>
            <w:webHidden/>
          </w:rPr>
          <w:fldChar w:fldCharType="begin"/>
        </w:r>
        <w:r w:rsidR="00875CDC">
          <w:rPr>
            <w:noProof/>
            <w:webHidden/>
          </w:rPr>
          <w:instrText xml:space="preserve"> PAGEREF _Toc108996464 \h </w:instrText>
        </w:r>
        <w:r w:rsidR="00875CDC">
          <w:rPr>
            <w:noProof/>
            <w:webHidden/>
          </w:rPr>
        </w:r>
        <w:r w:rsidR="00875CDC">
          <w:rPr>
            <w:noProof/>
            <w:webHidden/>
          </w:rPr>
          <w:fldChar w:fldCharType="separate"/>
        </w:r>
        <w:r w:rsidR="00875CDC">
          <w:rPr>
            <w:noProof/>
            <w:webHidden/>
          </w:rPr>
          <w:t>7</w:t>
        </w:r>
        <w:r w:rsidR="00875CDC">
          <w:rPr>
            <w:noProof/>
            <w:webHidden/>
          </w:rPr>
          <w:fldChar w:fldCharType="end"/>
        </w:r>
      </w:hyperlink>
    </w:p>
    <w:p w14:paraId="047A1E04" w14:textId="18D16DD6" w:rsidR="00FD6966" w:rsidRDefault="003413AC" w:rsidP="003413AC">
      <w:pPr>
        <w:pStyle w:val="Caption"/>
        <w:rPr>
          <w:noProof/>
        </w:rPr>
      </w:pPr>
      <w:r>
        <w:rPr>
          <w:rFonts w:ascii="Latin Modern Roman" w:hAnsi="Latin Modern Roman"/>
        </w:rPr>
        <w:fldChar w:fldCharType="end"/>
      </w:r>
      <w:bookmarkStart w:id="0" w:name="_Toc88312938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>
        <w:rPr>
          <w:noProof/>
        </w:rPr>
        <w:t>1</w:t>
      </w:r>
      <w:bookmarkEnd w:id="0"/>
      <w:r>
        <w:fldChar w:fldCharType="end"/>
      </w:r>
      <w:r>
        <w:fldChar w:fldCharType="begin"/>
      </w:r>
      <w:r>
        <w:instrText xml:space="preserve"> TOC \h \z \c "Imagen" </w:instrText>
      </w:r>
      <w:r>
        <w:fldChar w:fldCharType="separate"/>
      </w:r>
    </w:p>
    <w:p w14:paraId="5BDE39D2" w14:textId="09FF2A63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38" w:history="1">
        <w:r w:rsidR="00FD6966" w:rsidRPr="00AF7A0D">
          <w:rPr>
            <w:rStyle w:val="Hyperlink"/>
            <w:noProof/>
          </w:rPr>
          <w:t>Imagen 1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38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1</w:t>
        </w:r>
        <w:r w:rsidR="00FD6966">
          <w:rPr>
            <w:noProof/>
            <w:webHidden/>
          </w:rPr>
          <w:fldChar w:fldCharType="end"/>
        </w:r>
      </w:hyperlink>
    </w:p>
    <w:p w14:paraId="775D1A3B" w14:textId="2366B90C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39" w:history="1">
        <w:r w:rsidR="00FD6966" w:rsidRPr="00AF7A0D">
          <w:rPr>
            <w:rStyle w:val="Hyperlink"/>
            <w:rFonts w:ascii="Latin Modern Roman" w:hAnsi="Latin Modern Roman"/>
            <w:noProof/>
          </w:rPr>
          <w:t>Imagen 2: Distancia mínima encontrada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39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4</w:t>
        </w:r>
        <w:r w:rsidR="00FD6966">
          <w:rPr>
            <w:noProof/>
            <w:webHidden/>
          </w:rPr>
          <w:fldChar w:fldCharType="end"/>
        </w:r>
      </w:hyperlink>
    </w:p>
    <w:p w14:paraId="49C44DAF" w14:textId="4F8F8B04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40" w:history="1">
        <w:r w:rsidR="00FD6966" w:rsidRPr="00AF7A0D">
          <w:rPr>
            <w:rStyle w:val="Hyperlink"/>
            <w:rFonts w:ascii="Latin Modern Roman" w:hAnsi="Latin Modern Roman"/>
            <w:noProof/>
          </w:rPr>
          <w:t>Imagen 6: Criterio de la primera y segunda derivada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40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9</w:t>
        </w:r>
        <w:r w:rsidR="00FD6966">
          <w:rPr>
            <w:noProof/>
            <w:webHidden/>
          </w:rPr>
          <w:fldChar w:fldCharType="end"/>
        </w:r>
      </w:hyperlink>
    </w:p>
    <w:p w14:paraId="0AE4FCFB" w14:textId="14485C5E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41" w:history="1">
        <w:r w:rsidR="00FD6966" w:rsidRPr="00AF7A0D">
          <w:rPr>
            <w:rStyle w:val="Hyperlink"/>
            <w:rFonts w:ascii="Latin Modern Roman" w:hAnsi="Latin Modern Roman"/>
            <w:noProof/>
          </w:rPr>
          <w:t>Imagen 7: Modelo de caja por construir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41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10</w:t>
        </w:r>
        <w:r w:rsidR="00FD6966">
          <w:rPr>
            <w:noProof/>
            <w:webHidden/>
          </w:rPr>
          <w:fldChar w:fldCharType="end"/>
        </w:r>
      </w:hyperlink>
    </w:p>
    <w:p w14:paraId="0DC9EAD3" w14:textId="37BF229D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42" w:history="1">
        <w:r w:rsidR="00FD6966" w:rsidRPr="00AF7A0D">
          <w:rPr>
            <w:rStyle w:val="Hyperlink"/>
            <w:rFonts w:ascii="Latin Modern Roman" w:hAnsi="Latin Modern Roman"/>
            <w:noProof/>
          </w:rPr>
          <w:t>Imagen 8: Codificación en la hoja electrónica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42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12</w:t>
        </w:r>
        <w:r w:rsidR="00FD6966">
          <w:rPr>
            <w:noProof/>
            <w:webHidden/>
          </w:rPr>
          <w:fldChar w:fldCharType="end"/>
        </w:r>
      </w:hyperlink>
    </w:p>
    <w:p w14:paraId="164258A0" w14:textId="6CF637E9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43" w:history="1">
        <w:r w:rsidR="00FD6966" w:rsidRPr="00AF7A0D">
          <w:rPr>
            <w:rStyle w:val="Hyperlink"/>
            <w:rFonts w:ascii="Latin Modern Roman" w:hAnsi="Latin Modern Roman"/>
            <w:noProof/>
          </w:rPr>
          <w:t>Imagen 9: Modelación matemática utilizando la hoja electrónica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43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13</w:t>
        </w:r>
        <w:r w:rsidR="00FD6966">
          <w:rPr>
            <w:noProof/>
            <w:webHidden/>
          </w:rPr>
          <w:fldChar w:fldCharType="end"/>
        </w:r>
      </w:hyperlink>
    </w:p>
    <w:p w14:paraId="0A4EBFE7" w14:textId="2270A8CF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44" w:history="1">
        <w:r w:rsidR="00FD6966" w:rsidRPr="00AF7A0D">
          <w:rPr>
            <w:rStyle w:val="Hyperlink"/>
            <w:rFonts w:ascii="Latin Modern Roman" w:hAnsi="Latin Modern Roman"/>
            <w:noProof/>
          </w:rPr>
          <w:t>Imagen 10: Propuesta de solución esperada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44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14</w:t>
        </w:r>
        <w:r w:rsidR="00FD6966">
          <w:rPr>
            <w:noProof/>
            <w:webHidden/>
          </w:rPr>
          <w:fldChar w:fldCharType="end"/>
        </w:r>
      </w:hyperlink>
    </w:p>
    <w:p w14:paraId="0A24C93A" w14:textId="4CA0B5CE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45" w:history="1">
        <w:r w:rsidR="00FD6966" w:rsidRPr="00AF7A0D">
          <w:rPr>
            <w:rStyle w:val="Hyperlink"/>
            <w:rFonts w:ascii="Latin Modern Roman" w:hAnsi="Latin Modern Roman"/>
            <w:noProof/>
          </w:rPr>
          <w:t>Imagen 11: Caso típico para escribir ecuaciones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45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16</w:t>
        </w:r>
        <w:r w:rsidR="00FD6966">
          <w:rPr>
            <w:noProof/>
            <w:webHidden/>
          </w:rPr>
          <w:fldChar w:fldCharType="end"/>
        </w:r>
      </w:hyperlink>
    </w:p>
    <w:p w14:paraId="40487469" w14:textId="6573D67E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46" w:history="1">
        <w:r w:rsidR="00FD6966" w:rsidRPr="00AF7A0D">
          <w:rPr>
            <w:rStyle w:val="Hyperlink"/>
            <w:noProof/>
          </w:rPr>
          <w:t>Imagen 12: Consideraciones para el primer término de la ecuación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46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17</w:t>
        </w:r>
        <w:r w:rsidR="00FD6966">
          <w:rPr>
            <w:noProof/>
            <w:webHidden/>
          </w:rPr>
          <w:fldChar w:fldCharType="end"/>
        </w:r>
      </w:hyperlink>
    </w:p>
    <w:p w14:paraId="36A6BEC8" w14:textId="3C87CB59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47" w:history="1">
        <w:r w:rsidR="00FD6966" w:rsidRPr="00AF7A0D">
          <w:rPr>
            <w:rStyle w:val="Hyperlink"/>
            <w:noProof/>
          </w:rPr>
          <w:t>Imagen 13: Consideraciones para el segundo término de la ecuación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47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17</w:t>
        </w:r>
        <w:r w:rsidR="00FD6966">
          <w:rPr>
            <w:noProof/>
            <w:webHidden/>
          </w:rPr>
          <w:fldChar w:fldCharType="end"/>
        </w:r>
      </w:hyperlink>
    </w:p>
    <w:p w14:paraId="35F1C1F1" w14:textId="79550F8A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48" w:history="1">
        <w:r w:rsidR="00FD6966" w:rsidRPr="00AF7A0D">
          <w:rPr>
            <w:rStyle w:val="Hyperlink"/>
            <w:noProof/>
          </w:rPr>
          <w:t>Imagen 14: Consideraciones para el tercer término de la ecuación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48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18</w:t>
        </w:r>
        <w:r w:rsidR="00FD6966">
          <w:rPr>
            <w:noProof/>
            <w:webHidden/>
          </w:rPr>
          <w:fldChar w:fldCharType="end"/>
        </w:r>
      </w:hyperlink>
    </w:p>
    <w:p w14:paraId="16AA18BD" w14:textId="6AA2456F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49" w:history="1">
        <w:r w:rsidR="00FD6966" w:rsidRPr="00AF7A0D">
          <w:rPr>
            <w:rStyle w:val="Hyperlink"/>
            <w:noProof/>
          </w:rPr>
          <w:t>Imagen 15: Calcular el determinante de la ecuación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49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18</w:t>
        </w:r>
        <w:r w:rsidR="00FD6966">
          <w:rPr>
            <w:noProof/>
            <w:webHidden/>
          </w:rPr>
          <w:fldChar w:fldCharType="end"/>
        </w:r>
      </w:hyperlink>
    </w:p>
    <w:p w14:paraId="1683CA80" w14:textId="66E268AA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50" w:history="1">
        <w:r w:rsidR="00FD6966" w:rsidRPr="00AF7A0D">
          <w:rPr>
            <w:rStyle w:val="Hyperlink"/>
            <w:noProof/>
          </w:rPr>
          <w:t>Imagen 16: Propuesta para solventar los requerimientos asociados a los signos del primer término de la ecuación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50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19</w:t>
        </w:r>
        <w:r w:rsidR="00FD6966">
          <w:rPr>
            <w:noProof/>
            <w:webHidden/>
          </w:rPr>
          <w:fldChar w:fldCharType="end"/>
        </w:r>
      </w:hyperlink>
    </w:p>
    <w:p w14:paraId="58FC610C" w14:textId="173442F1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51" w:history="1">
        <w:r w:rsidR="00FD6966" w:rsidRPr="00AF7A0D">
          <w:rPr>
            <w:rStyle w:val="Hyperlink"/>
            <w:noProof/>
          </w:rPr>
          <w:t>Imagen 17: Propuesta para solventar los requerimientos asociados al segundo término de la ecuación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51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19</w:t>
        </w:r>
        <w:r w:rsidR="00FD6966">
          <w:rPr>
            <w:noProof/>
            <w:webHidden/>
          </w:rPr>
          <w:fldChar w:fldCharType="end"/>
        </w:r>
      </w:hyperlink>
    </w:p>
    <w:p w14:paraId="6523ED50" w14:textId="7BA5D56E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52" w:history="1">
        <w:r w:rsidR="00FD6966" w:rsidRPr="00AF7A0D">
          <w:rPr>
            <w:rStyle w:val="Hyperlink"/>
            <w:noProof/>
          </w:rPr>
          <w:t>Imagen 18: Propuesta para solventar los requerimientos asociados al tercer término de la ecuación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52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0</w:t>
        </w:r>
        <w:r w:rsidR="00FD6966">
          <w:rPr>
            <w:noProof/>
            <w:webHidden/>
          </w:rPr>
          <w:fldChar w:fldCharType="end"/>
        </w:r>
      </w:hyperlink>
    </w:p>
    <w:p w14:paraId="2E53FBBE" w14:textId="5B4CBE32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53" w:history="1">
        <w:r w:rsidR="00FD6966" w:rsidRPr="00AF7A0D">
          <w:rPr>
            <w:rStyle w:val="Hyperlink"/>
            <w:noProof/>
          </w:rPr>
          <w:t>Imagen 19: Insertar símbolos en la hoja electrónica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53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0</w:t>
        </w:r>
        <w:r w:rsidR="00FD6966">
          <w:rPr>
            <w:noProof/>
            <w:webHidden/>
          </w:rPr>
          <w:fldChar w:fldCharType="end"/>
        </w:r>
      </w:hyperlink>
    </w:p>
    <w:p w14:paraId="66ED6E27" w14:textId="64DCF81C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54" w:history="1">
        <w:r w:rsidR="00FD6966" w:rsidRPr="00AF7A0D">
          <w:rPr>
            <w:rStyle w:val="Hyperlink"/>
            <w:noProof/>
          </w:rPr>
          <w:t>Imagen 20 : El rol del lenguaje simbólico en la función concatenar en la hoja electrónica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54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1</w:t>
        </w:r>
        <w:r w:rsidR="00FD6966">
          <w:rPr>
            <w:noProof/>
            <w:webHidden/>
          </w:rPr>
          <w:fldChar w:fldCharType="end"/>
        </w:r>
      </w:hyperlink>
    </w:p>
    <w:p w14:paraId="3DA7CEF8" w14:textId="1F5C5155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55" w:history="1">
        <w:r w:rsidR="00FD6966" w:rsidRPr="00AF7A0D">
          <w:rPr>
            <w:rStyle w:val="Hyperlink"/>
            <w:noProof/>
          </w:rPr>
          <w:t>Imagen 21: La función concatenar en la escritura de la ecuación para el caso de desplazamiento horizontal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55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1</w:t>
        </w:r>
        <w:r w:rsidR="00FD6966">
          <w:rPr>
            <w:noProof/>
            <w:webHidden/>
          </w:rPr>
          <w:fldChar w:fldCharType="end"/>
        </w:r>
      </w:hyperlink>
    </w:p>
    <w:p w14:paraId="69BBE326" w14:textId="1672A782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56" w:history="1">
        <w:r w:rsidR="00FD6966" w:rsidRPr="00AF7A0D">
          <w:rPr>
            <w:rStyle w:val="Hyperlink"/>
            <w:noProof/>
          </w:rPr>
          <w:t>Imagen 22: El sentido del desplazamiento horizontal y su relación con el signo asociado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56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2</w:t>
        </w:r>
        <w:r w:rsidR="00FD6966">
          <w:rPr>
            <w:noProof/>
            <w:webHidden/>
          </w:rPr>
          <w:fldChar w:fldCharType="end"/>
        </w:r>
      </w:hyperlink>
    </w:p>
    <w:p w14:paraId="68060796" w14:textId="75B292D1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57" w:history="1">
        <w:r w:rsidR="00FD6966" w:rsidRPr="00AF7A0D">
          <w:rPr>
            <w:rStyle w:val="Hyperlink"/>
            <w:noProof/>
          </w:rPr>
          <w:t>Imagen 23: Prueba lógica para el desplazamiento horizontal según el signo asociado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57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2</w:t>
        </w:r>
        <w:r w:rsidR="00FD6966">
          <w:rPr>
            <w:noProof/>
            <w:webHidden/>
          </w:rPr>
          <w:fldChar w:fldCharType="end"/>
        </w:r>
      </w:hyperlink>
    </w:p>
    <w:p w14:paraId="4A5DFD14" w14:textId="08BD984B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58" w:history="1">
        <w:r w:rsidR="00FD6966" w:rsidRPr="00AF7A0D">
          <w:rPr>
            <w:rStyle w:val="Hyperlink"/>
            <w:noProof/>
          </w:rPr>
          <w:t>Imagen 24: Caso especial para cuando el desplazamiento horizontal el CERO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58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3</w:t>
        </w:r>
        <w:r w:rsidR="00FD6966">
          <w:rPr>
            <w:noProof/>
            <w:webHidden/>
          </w:rPr>
          <w:fldChar w:fldCharType="end"/>
        </w:r>
      </w:hyperlink>
    </w:p>
    <w:p w14:paraId="12C2BE36" w14:textId="02F56219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59" w:history="1">
        <w:r w:rsidR="00FD6966" w:rsidRPr="00AF7A0D">
          <w:rPr>
            <w:rStyle w:val="Hyperlink"/>
            <w:noProof/>
          </w:rPr>
          <w:t>Imagen 25: Una alternativa para escribir la ecuación en Microsoft Excel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59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3</w:t>
        </w:r>
        <w:r w:rsidR="00FD6966">
          <w:rPr>
            <w:noProof/>
            <w:webHidden/>
          </w:rPr>
          <w:fldChar w:fldCharType="end"/>
        </w:r>
      </w:hyperlink>
    </w:p>
    <w:p w14:paraId="5407DE34" w14:textId="1E827F96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60" w:history="1">
        <w:r w:rsidR="00FD6966" w:rsidRPr="00AF7A0D">
          <w:rPr>
            <w:rStyle w:val="Hyperlink"/>
            <w:noProof/>
          </w:rPr>
          <w:t>Imagen 26: Ampliación de la alternativa para escribir la ecuación en Microsoft Excel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60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3</w:t>
        </w:r>
        <w:r w:rsidR="00FD6966">
          <w:rPr>
            <w:noProof/>
            <w:webHidden/>
          </w:rPr>
          <w:fldChar w:fldCharType="end"/>
        </w:r>
      </w:hyperlink>
    </w:p>
    <w:p w14:paraId="4CE460C2" w14:textId="64A5AC4B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61" w:history="1">
        <w:r w:rsidR="00FD6966" w:rsidRPr="00AF7A0D">
          <w:rPr>
            <w:rStyle w:val="Hyperlink"/>
            <w:rFonts w:ascii="Latin Modern Roman" w:hAnsi="Latin Modern Roman"/>
            <w:noProof/>
          </w:rPr>
          <w:t>Imagen 27: Vista de una las salidas de la aplicación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61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4</w:t>
        </w:r>
        <w:r w:rsidR="00FD6966">
          <w:rPr>
            <w:noProof/>
            <w:webHidden/>
          </w:rPr>
          <w:fldChar w:fldCharType="end"/>
        </w:r>
      </w:hyperlink>
    </w:p>
    <w:p w14:paraId="7060D395" w14:textId="7B335218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62" w:history="1">
        <w:r w:rsidR="00FD6966" w:rsidRPr="00AF7A0D">
          <w:rPr>
            <w:rStyle w:val="Hyperlink"/>
            <w:noProof/>
          </w:rPr>
          <w:t>Imagen 28: La suma de dos de sus lados no puede igual al tercer lado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62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4</w:t>
        </w:r>
        <w:r w:rsidR="00FD6966">
          <w:rPr>
            <w:noProof/>
            <w:webHidden/>
          </w:rPr>
          <w:fldChar w:fldCharType="end"/>
        </w:r>
      </w:hyperlink>
    </w:p>
    <w:p w14:paraId="4DA1E48D" w14:textId="6BB261FC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63" w:history="1">
        <w:r w:rsidR="00FD6966" w:rsidRPr="00AF7A0D">
          <w:rPr>
            <w:rStyle w:val="Hyperlink"/>
            <w:noProof/>
          </w:rPr>
          <w:t>Imagen 29: Validación para las medidas de los lados del triángulo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63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4</w:t>
        </w:r>
        <w:r w:rsidR="00FD6966">
          <w:rPr>
            <w:noProof/>
            <w:webHidden/>
          </w:rPr>
          <w:fldChar w:fldCharType="end"/>
        </w:r>
      </w:hyperlink>
    </w:p>
    <w:p w14:paraId="56C9E4F1" w14:textId="520922BB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64" w:history="1">
        <w:r w:rsidR="00FD6966" w:rsidRPr="00AF7A0D">
          <w:rPr>
            <w:rStyle w:val="Hyperlink"/>
            <w:noProof/>
          </w:rPr>
          <w:t>Imagen 30: Un triángulo equilátero no puede ser un triángulo rectángulo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64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4</w:t>
        </w:r>
        <w:r w:rsidR="00FD6966">
          <w:rPr>
            <w:noProof/>
            <w:webHidden/>
          </w:rPr>
          <w:fldChar w:fldCharType="end"/>
        </w:r>
      </w:hyperlink>
    </w:p>
    <w:p w14:paraId="1A60C4B9" w14:textId="02F916A5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65" w:history="1">
        <w:r w:rsidR="00FD6966" w:rsidRPr="00AF7A0D">
          <w:rPr>
            <w:rStyle w:val="Hyperlink"/>
            <w:noProof/>
          </w:rPr>
          <w:t>Imagen 31: Un triángulo rectángulo escaleno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65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5</w:t>
        </w:r>
        <w:r w:rsidR="00FD6966">
          <w:rPr>
            <w:noProof/>
            <w:webHidden/>
          </w:rPr>
          <w:fldChar w:fldCharType="end"/>
        </w:r>
      </w:hyperlink>
    </w:p>
    <w:p w14:paraId="0D67B883" w14:textId="0013A80A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66" w:history="1">
        <w:r w:rsidR="00FD6966" w:rsidRPr="00AF7A0D">
          <w:rPr>
            <w:rStyle w:val="Hyperlink"/>
            <w:noProof/>
          </w:rPr>
          <w:t>Imagen 32: Un triángulo rectángulo isósceles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66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5</w:t>
        </w:r>
        <w:r w:rsidR="00FD6966">
          <w:rPr>
            <w:noProof/>
            <w:webHidden/>
          </w:rPr>
          <w:fldChar w:fldCharType="end"/>
        </w:r>
      </w:hyperlink>
    </w:p>
    <w:p w14:paraId="5F1E421E" w14:textId="4A346D31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67" w:history="1">
        <w:r w:rsidR="00FD6966" w:rsidRPr="00AF7A0D">
          <w:rPr>
            <w:rStyle w:val="Hyperlink"/>
            <w:noProof/>
          </w:rPr>
          <w:t>Imagen 33: Teorema de Herón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67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6</w:t>
        </w:r>
        <w:r w:rsidR="00FD6966">
          <w:rPr>
            <w:noProof/>
            <w:webHidden/>
          </w:rPr>
          <w:fldChar w:fldCharType="end"/>
        </w:r>
      </w:hyperlink>
    </w:p>
    <w:p w14:paraId="26DB7282" w14:textId="1A546256" w:rsidR="00FD6966" w:rsidRDefault="00000000">
      <w:pPr>
        <w:pStyle w:val="TableofFigures"/>
        <w:tabs>
          <w:tab w:val="right" w:leader="dot" w:pos="9350"/>
        </w:tabs>
        <w:rPr>
          <w:rFonts w:eastAsiaTheme="minorEastAsia"/>
          <w:noProof/>
          <w:lang w:val="en-US"/>
        </w:rPr>
      </w:pPr>
      <w:hyperlink w:anchor="_Toc88312968" w:history="1">
        <w:r w:rsidR="00FD6966" w:rsidRPr="00AF7A0D">
          <w:rPr>
            <w:rStyle w:val="Hyperlink"/>
            <w:noProof/>
          </w:rPr>
          <w:t>Imagen 34: Calculo del área de un triángulo utilizando el Teorema de Herón</w:t>
        </w:r>
        <w:r w:rsidR="00FD6966">
          <w:rPr>
            <w:noProof/>
            <w:webHidden/>
          </w:rPr>
          <w:tab/>
        </w:r>
        <w:r w:rsidR="00FD6966">
          <w:rPr>
            <w:noProof/>
            <w:webHidden/>
          </w:rPr>
          <w:fldChar w:fldCharType="begin"/>
        </w:r>
        <w:r w:rsidR="00FD6966">
          <w:rPr>
            <w:noProof/>
            <w:webHidden/>
          </w:rPr>
          <w:instrText xml:space="preserve"> PAGEREF _Toc88312968 \h </w:instrText>
        </w:r>
        <w:r w:rsidR="00FD6966">
          <w:rPr>
            <w:noProof/>
            <w:webHidden/>
          </w:rPr>
        </w:r>
        <w:r w:rsidR="00FD6966">
          <w:rPr>
            <w:noProof/>
            <w:webHidden/>
          </w:rPr>
          <w:fldChar w:fldCharType="separate"/>
        </w:r>
        <w:r w:rsidR="00FD6966">
          <w:rPr>
            <w:noProof/>
            <w:webHidden/>
          </w:rPr>
          <w:t>26</w:t>
        </w:r>
        <w:r w:rsidR="00FD6966">
          <w:rPr>
            <w:noProof/>
            <w:webHidden/>
          </w:rPr>
          <w:fldChar w:fldCharType="end"/>
        </w:r>
      </w:hyperlink>
    </w:p>
    <w:p w14:paraId="0F5AA0FE" w14:textId="237392EA" w:rsidR="003413AC" w:rsidRDefault="003413AC" w:rsidP="003413AC">
      <w:pPr>
        <w:pStyle w:val="Caption"/>
        <w:rPr>
          <w:rFonts w:ascii="Latin Modern Roman" w:hAnsi="Latin Modern Roman"/>
        </w:rPr>
      </w:pPr>
      <w:r>
        <w:fldChar w:fldCharType="end"/>
      </w:r>
    </w:p>
    <w:p w14:paraId="72EA12D1" w14:textId="3F6135D2" w:rsidR="00E92762" w:rsidRPr="005F7209" w:rsidRDefault="00B60604" w:rsidP="00D14EC5">
      <w:pPr>
        <w:pStyle w:val="Heading1"/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lastRenderedPageBreak/>
        <w:t>El pensamiento computacional como contexto para las matemáticas ambiciosas</w:t>
      </w:r>
    </w:p>
    <w:p w14:paraId="2DAEAA4C" w14:textId="58F82678" w:rsidR="00D14EC5" w:rsidRPr="005F7209" w:rsidRDefault="00D14EC5" w:rsidP="00D14EC5">
      <w:pPr>
        <w:rPr>
          <w:rFonts w:ascii="Latin Modern Roman" w:hAnsi="Latin Modern Roman"/>
        </w:rPr>
      </w:pPr>
    </w:p>
    <w:p w14:paraId="42E8C0BB" w14:textId="5DA47964" w:rsidR="00AB3074" w:rsidRPr="005F7209" w:rsidRDefault="00736D12" w:rsidP="00AB3074">
      <w:pPr>
        <w:pStyle w:val="Estilo1"/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 xml:space="preserve">En los Derechos Básicos de Aprendizaje (DBA) el gobierno colombiano establece criterios para valorar la calidad de los aprendizaje del alumnado en sus niveles de educación pre escolar, básica y media </w:t>
      </w:r>
      <w:r w:rsidRPr="005F7209">
        <w:rPr>
          <w:rFonts w:ascii="Latin Modern Roman" w:hAnsi="Latin Modern Roman"/>
        </w:rPr>
        <w:fldChar w:fldCharType="begin" w:fldLock="1"/>
      </w:r>
      <w:r w:rsidR="00FA1489">
        <w:rPr>
          <w:rFonts w:ascii="Latin Modern Roman" w:hAnsi="Latin Modern Roman"/>
        </w:rPr>
        <w:instrText>ADDIN CSL_CITATION {"citationItems":[{"id":"ITEM-1","itemData":{"ISBN":"9789586919258","author":[{"dropping-particle":"","family":"Ministerio de Educaci</w:instrText>
      </w:r>
      <w:r w:rsidR="00FA1489">
        <w:rPr>
          <w:rFonts w:ascii="Latin Modern Roman" w:hAnsi="Latin Modern Roman" w:hint="eastAsia"/>
        </w:rPr>
        <w:instrText>ó</w:instrText>
      </w:r>
      <w:r w:rsidR="00FA1489">
        <w:rPr>
          <w:rFonts w:ascii="Latin Modern Roman" w:hAnsi="Latin Modern Roman"/>
        </w:rPr>
        <w:instrText>n Nacional","given":"","non-dropping-particle":"","parse-names":false,"suffix":""}],"id":"ITEM-1","issued":{"date-parts":[["2016"]]},"title":"Derechos B</w:instrText>
      </w:r>
      <w:r w:rsidR="00FA1489">
        <w:rPr>
          <w:rFonts w:ascii="Latin Modern Roman" w:hAnsi="Latin Modern Roman" w:hint="eastAsia"/>
        </w:rPr>
        <w:instrText>á</w:instrText>
      </w:r>
      <w:r w:rsidR="00FA1489">
        <w:rPr>
          <w:rFonts w:ascii="Latin Modern Roman" w:hAnsi="Latin Modern Roman"/>
        </w:rPr>
        <w:instrText>sicos de Aprendizaje - Matem</w:instrText>
      </w:r>
      <w:r w:rsidR="00FA1489">
        <w:rPr>
          <w:rFonts w:ascii="Latin Modern Roman" w:hAnsi="Latin Modern Roman" w:hint="eastAsia"/>
        </w:rPr>
        <w:instrText>á</w:instrText>
      </w:r>
      <w:r w:rsidR="00FA1489">
        <w:rPr>
          <w:rFonts w:ascii="Latin Modern Roman" w:hAnsi="Latin Modern Roman"/>
        </w:rPr>
        <w:instrText>ticas V2","type":"article-journal"},"uris":["http://www.mendeley.com/documents/?uuid=bafebfeb-0d57-369e-966e-d49af4920dee"]}],"mendeley":{"formattedCitation":"(Ministerio de Educaci</w:instrText>
      </w:r>
      <w:r w:rsidR="00FA1489">
        <w:rPr>
          <w:rFonts w:ascii="Latin Modern Roman" w:hAnsi="Latin Modern Roman" w:hint="eastAsia"/>
        </w:rPr>
        <w:instrText>ó</w:instrText>
      </w:r>
      <w:r w:rsidR="00FA1489">
        <w:rPr>
          <w:rFonts w:ascii="Latin Modern Roman" w:hAnsi="Latin Modern Roman"/>
        </w:rPr>
        <w:instrText>n Nacional, 2016)","plainTextFormattedCitation":"(Ministerio de Educaci</w:instrText>
      </w:r>
      <w:r w:rsidR="00FA1489">
        <w:rPr>
          <w:rFonts w:ascii="Latin Modern Roman" w:hAnsi="Latin Modern Roman" w:hint="eastAsia"/>
        </w:rPr>
        <w:instrText>ó</w:instrText>
      </w:r>
      <w:r w:rsidR="00FA1489">
        <w:rPr>
          <w:rFonts w:ascii="Latin Modern Roman" w:hAnsi="Latin Modern Roman"/>
        </w:rPr>
        <w:instrText>n Nacional, 2016)","previouslyFormattedCitation":"(Ministerio de Educaci</w:instrText>
      </w:r>
      <w:r w:rsidR="00FA1489">
        <w:rPr>
          <w:rFonts w:ascii="Latin Modern Roman" w:hAnsi="Latin Modern Roman" w:hint="eastAsia"/>
        </w:rPr>
        <w:instrText>ó</w:instrText>
      </w:r>
      <w:r w:rsidR="00FA1489">
        <w:rPr>
          <w:rFonts w:ascii="Latin Modern Roman" w:hAnsi="Latin Modern Roman"/>
        </w:rPr>
        <w:instrText>n Nacional, 2016)"},"properties":{"noteIndex":0},"schema":"https://github.com/citation-style-language/schema/raw/master/csl-citation.json"}</w:instrText>
      </w:r>
      <w:r w:rsidRPr="005F7209">
        <w:rPr>
          <w:rFonts w:ascii="Latin Modern Roman" w:hAnsi="Latin Modern Roman"/>
        </w:rPr>
        <w:fldChar w:fldCharType="separate"/>
      </w:r>
      <w:r w:rsidRPr="005F7209">
        <w:rPr>
          <w:rFonts w:ascii="Latin Modern Roman" w:hAnsi="Latin Modern Roman"/>
          <w:noProof/>
        </w:rPr>
        <w:t>(Ministerio de Educación Nacional, 2016)</w:t>
      </w:r>
      <w:r w:rsidRPr="005F7209">
        <w:rPr>
          <w:rFonts w:ascii="Latin Modern Roman" w:hAnsi="Latin Modern Roman"/>
        </w:rPr>
        <w:fldChar w:fldCharType="end"/>
      </w:r>
    </w:p>
    <w:p w14:paraId="7B514DE1" w14:textId="6A54F853" w:rsidR="00AB3074" w:rsidRPr="005F7209" w:rsidRDefault="00AB3074" w:rsidP="00AB3074">
      <w:pPr>
        <w:pStyle w:val="List"/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Propone relaciones o modelos funcionales entre variables e identifica y analiza propiedades de covariación entre variables, en contextos numéricos y cotidianos y las representa mediante gráficas (cartesianas, continuas, formadas por segmentos, etc.)</w:t>
      </w:r>
    </w:p>
    <w:p w14:paraId="58C780DC" w14:textId="78A769A9" w:rsidR="00AB3074" w:rsidRPr="005F7209" w:rsidRDefault="00AB3074" w:rsidP="00AB3074">
      <w:pPr>
        <w:pStyle w:val="List"/>
        <w:rPr>
          <w:rFonts w:ascii="Latin Modern Roman" w:hAnsi="Latin Modern Roman"/>
        </w:rPr>
      </w:pPr>
    </w:p>
    <w:p w14:paraId="498D6E42" w14:textId="6524D4F7" w:rsidR="00AB3074" w:rsidRPr="005F7209" w:rsidRDefault="00AB3074" w:rsidP="00AB3074">
      <w:pPr>
        <w:pStyle w:val="List"/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Evidencias de aprendizaje</w:t>
      </w:r>
    </w:p>
    <w:p w14:paraId="510AEB62" w14:textId="5F00BE03" w:rsidR="00AB3074" w:rsidRPr="005F7209" w:rsidRDefault="00AB3074" w:rsidP="00AB3074">
      <w:pPr>
        <w:pStyle w:val="List"/>
        <w:rPr>
          <w:rFonts w:ascii="Latin Modern Roman" w:hAnsi="Latin Modern Roman"/>
        </w:rPr>
      </w:pPr>
    </w:p>
    <w:p w14:paraId="3A866A3B" w14:textId="3BB1DF4C" w:rsidR="00AB3074" w:rsidRPr="005F7209" w:rsidRDefault="00AB3074" w:rsidP="00AB3074">
      <w:pPr>
        <w:pStyle w:val="List"/>
        <w:numPr>
          <w:ilvl w:val="0"/>
          <w:numId w:val="1"/>
        </w:num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Toma decisiones informadas en exploraciones numéricas, algebraicas o gráficas de los modelos matemáticos usados</w:t>
      </w:r>
    </w:p>
    <w:p w14:paraId="31D02BEB" w14:textId="7313169E" w:rsidR="00AB3074" w:rsidRPr="005F7209" w:rsidRDefault="00AB3074" w:rsidP="00AB3074">
      <w:pPr>
        <w:pStyle w:val="List"/>
        <w:numPr>
          <w:ilvl w:val="0"/>
          <w:numId w:val="1"/>
        </w:num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Relaciona características algebraicas de las funciones, sus gráficas y procesos de aproximación sucesivas</w:t>
      </w:r>
    </w:p>
    <w:p w14:paraId="17602BDE" w14:textId="22E23896" w:rsidR="00637515" w:rsidRPr="005F7209" w:rsidRDefault="00637515" w:rsidP="00AB3074">
      <w:pPr>
        <w:pStyle w:val="List"/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BA1A74F" wp14:editId="74F27D6F">
                <wp:simplePos x="0" y="0"/>
                <wp:positionH relativeFrom="column">
                  <wp:posOffset>-102357</wp:posOffset>
                </wp:positionH>
                <wp:positionV relativeFrom="paragraph">
                  <wp:posOffset>134486</wp:posOffset>
                </wp:positionV>
                <wp:extent cx="1876084" cy="267553"/>
                <wp:effectExtent l="19050" t="19050" r="10160" b="18415"/>
                <wp:wrapNone/>
                <wp:docPr id="10" name="Rectángulo: esquinas redondeadas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876084" cy="267553"/>
                        </a:xfrm>
                        <a:prstGeom prst="roundRect">
                          <a:avLst/>
                        </a:prstGeom>
                        <a:noFill/>
                        <a:ln w="28575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483F248" w14:textId="77777777" w:rsidR="00875CDC" w:rsidRDefault="00875CDC" w:rsidP="00637515">
                            <w:pPr>
                              <w:jc w:val="center"/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5BA1A74F" id="Rectángulo: esquinas redondeadas 10" o:spid="_x0000_s1026" style="position:absolute;left:0;text-align:left;margin-left:-8.05pt;margin-top:10.6pt;width:147.7pt;height:21.0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" filled="f" strokecolor="#c00000" strokeweight="2.25pt">
                <v:stroke joinstyle="miter"/>
                <v:textbox>
                  <w:txbxContent>
                    <w:p w14:paraId="2483F248" w14:textId="77777777" w:rsidR="00875CDC" w:rsidRDefault="00875CDC" w:rsidP="00637515">
                      <w:pPr>
                        <w:jc w:val="center"/>
                      </w:pPr>
                    </w:p>
                  </w:txbxContent>
                </v:textbox>
              </v:roundrect>
            </w:pict>
          </mc:Fallback>
        </mc:AlternateContent>
      </w:r>
    </w:p>
    <w:p w14:paraId="3E579772" w14:textId="49840EBB" w:rsidR="00AB3074" w:rsidRPr="005F7209" w:rsidRDefault="00637515" w:rsidP="00AB3074">
      <w:pPr>
        <w:pStyle w:val="List"/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Situación Problema No. 1</w:t>
      </w:r>
    </w:p>
    <w:p w14:paraId="6BE5AF22" w14:textId="19875DBD" w:rsidR="00AB3074" w:rsidRDefault="00AB3074" w:rsidP="006F24CF">
      <w:pPr>
        <w:jc w:val="both"/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Una araña ubicada en una esquina quiere cazar a una mosca que está ubicada en la esquina inferior izquierda de una caja cúbica cuyo lado mide un metro</w:t>
      </w:r>
      <w:r w:rsidR="00A373B5" w:rsidRPr="005F7209">
        <w:rPr>
          <w:rFonts w:ascii="Latin Modern Roman" w:hAnsi="Latin Modern Roman"/>
        </w:rPr>
        <w:t>. La araña usará un camino recto pasando por dos caras del cubo y atravesando una de sus aristas por un punto X como se muestra en la línea punteada de la figura. Determina la posición del punto X para que el camino seguido por la mosca sea el más corto. Encuentra el camino más corto que ha de seguir la araña para llegar hasta la mosca.</w:t>
      </w:r>
    </w:p>
    <w:p w14:paraId="6C58733C" w14:textId="237DF815" w:rsidR="003413AC" w:rsidRDefault="003413AC" w:rsidP="003413AC">
      <w:pPr>
        <w:pStyle w:val="Caption"/>
        <w:keepNext/>
        <w:jc w:val="both"/>
      </w:pPr>
      <w:bookmarkStart w:id="1" w:name="_Toc108996459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FD6966">
        <w:rPr>
          <w:noProof/>
        </w:rPr>
        <w:t>1</w:t>
      </w:r>
      <w:bookmarkEnd w:id="1"/>
      <w:r>
        <w:fldChar w:fldCharType="end"/>
      </w:r>
    </w:p>
    <w:p w14:paraId="7797F5D9" w14:textId="4CEE484C" w:rsidR="003413AC" w:rsidRDefault="003413AC" w:rsidP="003413AC">
      <w:pPr>
        <w:pStyle w:val="Caption"/>
        <w:keepNext/>
        <w:jc w:val="both"/>
      </w:pPr>
      <w:r>
        <w:t>Trayectoria seguida por los insectos</w:t>
      </w:r>
    </w:p>
    <w:p w14:paraId="62C4A9D0" w14:textId="77777777" w:rsidR="00552F0A" w:rsidRPr="005F7209" w:rsidRDefault="00A373B5" w:rsidP="00552F0A">
      <w:pPr>
        <w:keepNext/>
        <w:jc w:val="both"/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1F09B23F" wp14:editId="5207D721">
            <wp:extent cx="1676400" cy="1571625"/>
            <wp:effectExtent l="0" t="0" r="0" b="9525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1676400" cy="1571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E1A21A" w14:textId="70DA071B" w:rsidR="00A373B5" w:rsidRPr="005F7209" w:rsidRDefault="00A373B5" w:rsidP="006F24CF">
      <w:pPr>
        <w:jc w:val="both"/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 xml:space="preserve">Utiliza el </w:t>
      </w:r>
      <w:r w:rsidR="0014436B" w:rsidRPr="005F7209">
        <w:rPr>
          <w:rFonts w:ascii="Latin Modern Roman" w:hAnsi="Latin Modern Roman"/>
        </w:rPr>
        <w:t>T</w:t>
      </w:r>
      <w:r w:rsidRPr="005F7209">
        <w:rPr>
          <w:rFonts w:ascii="Latin Modern Roman" w:hAnsi="Latin Modern Roman"/>
        </w:rPr>
        <w:t>eorema de Pitágoras para obtener la distancia de la línea punteada. Explora numéricamente un modelo algebraico de las longitudes de las rutas posibles.</w:t>
      </w:r>
    </w:p>
    <w:p w14:paraId="3A06D36A" w14:textId="767B7DD8" w:rsidR="003413AC" w:rsidRDefault="003413AC" w:rsidP="003413AC">
      <w:pPr>
        <w:pStyle w:val="Caption"/>
        <w:keepNext/>
      </w:pPr>
      <w:bookmarkStart w:id="2" w:name="_Toc108996460"/>
      <w:r>
        <w:lastRenderedPageBreak/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FD6966">
        <w:rPr>
          <w:noProof/>
        </w:rPr>
        <w:t>2</w:t>
      </w:r>
      <w:bookmarkEnd w:id="2"/>
      <w:r>
        <w:fldChar w:fldCharType="end"/>
      </w:r>
    </w:p>
    <w:p w14:paraId="4CF50BA9" w14:textId="32E968AB" w:rsidR="003413AC" w:rsidRDefault="003413AC" w:rsidP="003413AC">
      <w:pPr>
        <w:pStyle w:val="Caption"/>
        <w:keepNext/>
      </w:pPr>
      <w:r>
        <w:t>Distancia mínima encontrada</w:t>
      </w:r>
    </w:p>
    <w:p w14:paraId="19343AB5" w14:textId="7B017AB2" w:rsidR="00797E2D" w:rsidRPr="005F7209" w:rsidRDefault="00BD7035" w:rsidP="00797E2D">
      <w:pPr>
        <w:keepNext/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02CCF5E1" wp14:editId="6A552C2F">
            <wp:extent cx="5943600" cy="1156335"/>
            <wp:effectExtent l="0" t="0" r="0" b="571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156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BE662F" w14:textId="546A3363" w:rsidR="002A12F0" w:rsidRDefault="002A12F0" w:rsidP="002A12F0">
      <w:pPr>
        <w:pStyle w:val="Caption"/>
        <w:keepNext/>
      </w:pPr>
      <w:bookmarkStart w:id="3" w:name="_Toc108996461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FD6966">
        <w:rPr>
          <w:noProof/>
        </w:rPr>
        <w:t>3</w:t>
      </w:r>
      <w:bookmarkEnd w:id="3"/>
      <w:r>
        <w:fldChar w:fldCharType="end"/>
      </w:r>
      <w:r>
        <w:t xml:space="preserve"> </w:t>
      </w:r>
    </w:p>
    <w:p w14:paraId="4330A091" w14:textId="1CAA279D" w:rsidR="002A12F0" w:rsidRDefault="002A12F0" w:rsidP="002A12F0">
      <w:pPr>
        <w:pStyle w:val="Caption"/>
        <w:keepNext/>
      </w:pPr>
      <w:r w:rsidRPr="00551898">
        <w:t>Valor simbólico para la distancia mínima</w:t>
      </w:r>
    </w:p>
    <w:p w14:paraId="3260DD94" w14:textId="77777777" w:rsidR="00797E2D" w:rsidRPr="005F7209" w:rsidRDefault="00164E98" w:rsidP="00797E2D">
      <w:pPr>
        <w:keepNext/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64C806B0" wp14:editId="68B58632">
            <wp:extent cx="2228850" cy="1924050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228850" cy="1924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90A7CE" w14:textId="33244BC8" w:rsidR="00164E98" w:rsidRPr="005F7209" w:rsidRDefault="00000000" w:rsidP="00D14EC5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h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</m:oMath>
      </m:oMathPara>
    </w:p>
    <w:p w14:paraId="127C08CF" w14:textId="05A6D074" w:rsidR="00797E2D" w:rsidRPr="005F7209" w:rsidRDefault="00000000" w:rsidP="00D14EC5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h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(1-x)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</m:oMath>
      </m:oMathPara>
    </w:p>
    <w:p w14:paraId="336BB0DE" w14:textId="77777777" w:rsidR="00164E98" w:rsidRPr="005F7209" w:rsidRDefault="00164E98" w:rsidP="00D14EC5">
      <w:pPr>
        <w:rPr>
          <w:rFonts w:ascii="Latin Modern Roman" w:hAnsi="Latin Modern Roman"/>
        </w:rPr>
      </w:pPr>
    </w:p>
    <w:p w14:paraId="62226BBC" w14:textId="77777777" w:rsidR="004435FC" w:rsidRDefault="00797E2D" w:rsidP="00797E2D">
      <w:pPr>
        <w:pStyle w:val="Caption"/>
        <w:keepNext/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 xml:space="preserve">Tabla </w:t>
      </w:r>
      <w:r w:rsidRPr="005F7209">
        <w:rPr>
          <w:rFonts w:ascii="Latin Modern Roman" w:hAnsi="Latin Modern Roman"/>
        </w:rPr>
        <w:fldChar w:fldCharType="begin"/>
      </w:r>
      <w:r w:rsidRPr="005F7209">
        <w:rPr>
          <w:rFonts w:ascii="Latin Modern Roman" w:hAnsi="Latin Modern Roman"/>
        </w:rPr>
        <w:instrText xml:space="preserve"> SEQ Tabla \* ARABIC </w:instrText>
      </w:r>
      <w:r w:rsidRPr="005F7209">
        <w:rPr>
          <w:rFonts w:ascii="Latin Modern Roman" w:hAnsi="Latin Modern Roman"/>
        </w:rPr>
        <w:fldChar w:fldCharType="separate"/>
      </w:r>
      <w:r w:rsidR="00E01240">
        <w:rPr>
          <w:rFonts w:ascii="Latin Modern Roman" w:hAnsi="Latin Modern Roman"/>
          <w:noProof/>
        </w:rPr>
        <w:t>1</w:t>
      </w:r>
      <w:r w:rsidRPr="005F7209">
        <w:rPr>
          <w:rFonts w:ascii="Latin Modern Roman" w:hAnsi="Latin Modern Roman"/>
        </w:rPr>
        <w:fldChar w:fldCharType="end"/>
      </w:r>
    </w:p>
    <w:p w14:paraId="31787CD9" w14:textId="5E26BBC0" w:rsidR="00797E2D" w:rsidRPr="005F7209" w:rsidRDefault="00797E2D" w:rsidP="00797E2D">
      <w:pPr>
        <w:pStyle w:val="Caption"/>
        <w:keepNext/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Modelo algebraico de las longitudes de las rutas posibles</w:t>
      </w:r>
    </w:p>
    <w:tbl>
      <w:tblPr>
        <w:tblStyle w:val="PlainTable2"/>
        <w:tblW w:w="5000" w:type="pct"/>
        <w:jc w:val="center"/>
        <w:tblLook w:val="04A0" w:firstRow="1" w:lastRow="0" w:firstColumn="1" w:lastColumn="0" w:noHBand="0" w:noVBand="1"/>
      </w:tblPr>
      <w:tblGrid>
        <w:gridCol w:w="2264"/>
        <w:gridCol w:w="2366"/>
        <w:gridCol w:w="2366"/>
        <w:gridCol w:w="2364"/>
      </w:tblGrid>
      <w:tr w:rsidR="00BD7035" w:rsidRPr="005F7209" w14:paraId="2A1F5329" w14:textId="77777777" w:rsidTr="00BD70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60"/>
          <w:tblHeader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6137C3B2" w14:textId="77777777" w:rsidR="00BD7035" w:rsidRPr="005F7209" w:rsidRDefault="00BD7035" w:rsidP="00BD7035">
            <w:pPr>
              <w:jc w:val="center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x</w:t>
            </w:r>
          </w:p>
        </w:tc>
        <w:tc>
          <w:tcPr>
            <w:tcW w:w="1264" w:type="pct"/>
            <w:noWrap/>
            <w:hideMark/>
          </w:tcPr>
          <w:p w14:paraId="335B799A" w14:textId="77777777" w:rsidR="00BD7035" w:rsidRPr="005F7209" w:rsidRDefault="00BD7035" w:rsidP="00BD703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h</w:t>
            </w:r>
            <w:r w:rsidRPr="005F7209">
              <w:rPr>
                <w:rFonts w:ascii="Latin Modern Roman" w:eastAsia="Times New Roman" w:hAnsi="Latin Modern Roman" w:cs="Calibri"/>
                <w:color w:val="000000"/>
                <w:vertAlign w:val="subscript"/>
                <w:lang w:val="en-US"/>
              </w:rPr>
              <w:t>1</w:t>
            </w:r>
          </w:p>
        </w:tc>
        <w:tc>
          <w:tcPr>
            <w:tcW w:w="1264" w:type="pct"/>
            <w:noWrap/>
            <w:hideMark/>
          </w:tcPr>
          <w:p w14:paraId="5754DF09" w14:textId="77777777" w:rsidR="00BD7035" w:rsidRPr="005F7209" w:rsidRDefault="00BD7035" w:rsidP="00BD703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h</w:t>
            </w:r>
            <w:r w:rsidRPr="005F7209">
              <w:rPr>
                <w:rFonts w:ascii="Latin Modern Roman" w:eastAsia="Times New Roman" w:hAnsi="Latin Modern Roman" w:cs="Calibri"/>
                <w:color w:val="000000"/>
                <w:vertAlign w:val="subscript"/>
                <w:lang w:val="en-US"/>
              </w:rPr>
              <w:t>2</w:t>
            </w:r>
          </w:p>
        </w:tc>
        <w:tc>
          <w:tcPr>
            <w:tcW w:w="1264" w:type="pct"/>
            <w:noWrap/>
            <w:hideMark/>
          </w:tcPr>
          <w:p w14:paraId="6DFD5128" w14:textId="77777777" w:rsidR="00BD7035" w:rsidRPr="005F7209" w:rsidRDefault="00BD7035" w:rsidP="00BD703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h</w:t>
            </w:r>
            <w:r w:rsidRPr="005F7209">
              <w:rPr>
                <w:rFonts w:ascii="Latin Modern Roman" w:eastAsia="Times New Roman" w:hAnsi="Latin Modern Roman" w:cs="Calibri"/>
                <w:color w:val="000000"/>
                <w:vertAlign w:val="subscript"/>
                <w:lang w:val="en-US"/>
              </w:rPr>
              <w:t>1</w:t>
            </w: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 xml:space="preserve"> + h</w:t>
            </w:r>
            <w:r w:rsidRPr="005F7209">
              <w:rPr>
                <w:rFonts w:ascii="Latin Modern Roman" w:eastAsia="Times New Roman" w:hAnsi="Latin Modern Roman" w:cs="Calibri"/>
                <w:color w:val="000000"/>
                <w:vertAlign w:val="subscript"/>
                <w:lang w:val="en-US"/>
              </w:rPr>
              <w:t>2</w:t>
            </w:r>
          </w:p>
        </w:tc>
      </w:tr>
      <w:tr w:rsidR="00BD7035" w:rsidRPr="005F7209" w14:paraId="28F3E01C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0EC60777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000</w:t>
            </w:r>
          </w:p>
        </w:tc>
        <w:tc>
          <w:tcPr>
            <w:tcW w:w="1264" w:type="pct"/>
            <w:noWrap/>
            <w:hideMark/>
          </w:tcPr>
          <w:p w14:paraId="5E192337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</w:t>
            </w:r>
          </w:p>
        </w:tc>
        <w:tc>
          <w:tcPr>
            <w:tcW w:w="1264" w:type="pct"/>
            <w:noWrap/>
            <w:hideMark/>
          </w:tcPr>
          <w:p w14:paraId="0568DDA9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41421356</w:t>
            </w:r>
          </w:p>
        </w:tc>
        <w:tc>
          <w:tcPr>
            <w:tcW w:w="1264" w:type="pct"/>
            <w:noWrap/>
            <w:hideMark/>
          </w:tcPr>
          <w:p w14:paraId="230C465B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41421356</w:t>
            </w:r>
          </w:p>
        </w:tc>
      </w:tr>
      <w:tr w:rsidR="00BD7035" w:rsidRPr="005F7209" w14:paraId="3C7BB168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2EE95DDA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025</w:t>
            </w:r>
          </w:p>
        </w:tc>
        <w:tc>
          <w:tcPr>
            <w:tcW w:w="1264" w:type="pct"/>
            <w:noWrap/>
            <w:hideMark/>
          </w:tcPr>
          <w:p w14:paraId="49C23934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0031245</w:t>
            </w:r>
          </w:p>
        </w:tc>
        <w:tc>
          <w:tcPr>
            <w:tcW w:w="1264" w:type="pct"/>
            <w:noWrap/>
            <w:hideMark/>
          </w:tcPr>
          <w:p w14:paraId="3B1964E5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39664777</w:t>
            </w:r>
          </w:p>
        </w:tc>
        <w:tc>
          <w:tcPr>
            <w:tcW w:w="1264" w:type="pct"/>
            <w:noWrap/>
            <w:hideMark/>
          </w:tcPr>
          <w:p w14:paraId="58407956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39696022</w:t>
            </w:r>
          </w:p>
        </w:tc>
      </w:tr>
      <w:tr w:rsidR="00BD7035" w:rsidRPr="005F7209" w14:paraId="0654E44B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7051C276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050</w:t>
            </w:r>
          </w:p>
        </w:tc>
        <w:tc>
          <w:tcPr>
            <w:tcW w:w="1264" w:type="pct"/>
            <w:noWrap/>
            <w:hideMark/>
          </w:tcPr>
          <w:p w14:paraId="0B9E275A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0124922</w:t>
            </w:r>
          </w:p>
        </w:tc>
        <w:tc>
          <w:tcPr>
            <w:tcW w:w="1264" w:type="pct"/>
            <w:noWrap/>
            <w:hideMark/>
          </w:tcPr>
          <w:p w14:paraId="4D584C2F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37931142</w:t>
            </w:r>
          </w:p>
        </w:tc>
        <w:tc>
          <w:tcPr>
            <w:tcW w:w="1264" w:type="pct"/>
            <w:noWrap/>
            <w:hideMark/>
          </w:tcPr>
          <w:p w14:paraId="4F6F9285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38056064</w:t>
            </w:r>
          </w:p>
        </w:tc>
      </w:tr>
      <w:tr w:rsidR="00BD7035" w:rsidRPr="005F7209" w14:paraId="77859BB0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01C6BAE9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075</w:t>
            </w:r>
          </w:p>
        </w:tc>
        <w:tc>
          <w:tcPr>
            <w:tcW w:w="1264" w:type="pct"/>
            <w:noWrap/>
            <w:hideMark/>
          </w:tcPr>
          <w:p w14:paraId="3FFD2FD2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0280856</w:t>
            </w:r>
          </w:p>
        </w:tc>
        <w:tc>
          <w:tcPr>
            <w:tcW w:w="1264" w:type="pct"/>
            <w:noWrap/>
            <w:hideMark/>
          </w:tcPr>
          <w:p w14:paraId="6F206773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36221327</w:t>
            </w:r>
          </w:p>
        </w:tc>
        <w:tc>
          <w:tcPr>
            <w:tcW w:w="1264" w:type="pct"/>
            <w:noWrap/>
            <w:hideMark/>
          </w:tcPr>
          <w:p w14:paraId="492DA7A7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36502183</w:t>
            </w:r>
          </w:p>
        </w:tc>
      </w:tr>
      <w:tr w:rsidR="00BD7035" w:rsidRPr="005F7209" w14:paraId="07B4684C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5BB2AFF6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100</w:t>
            </w:r>
          </w:p>
        </w:tc>
        <w:tc>
          <w:tcPr>
            <w:tcW w:w="1264" w:type="pct"/>
            <w:noWrap/>
            <w:hideMark/>
          </w:tcPr>
          <w:p w14:paraId="71156879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0498756</w:t>
            </w:r>
          </w:p>
        </w:tc>
        <w:tc>
          <w:tcPr>
            <w:tcW w:w="1264" w:type="pct"/>
            <w:noWrap/>
            <w:hideMark/>
          </w:tcPr>
          <w:p w14:paraId="5D55F0AD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3453624</w:t>
            </w:r>
          </w:p>
        </w:tc>
        <w:tc>
          <w:tcPr>
            <w:tcW w:w="1264" w:type="pct"/>
            <w:noWrap/>
            <w:hideMark/>
          </w:tcPr>
          <w:p w14:paraId="44FF0D77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35034997</w:t>
            </w:r>
          </w:p>
        </w:tc>
      </w:tr>
      <w:tr w:rsidR="00BD7035" w:rsidRPr="005F7209" w14:paraId="233C4E64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2F11EBD3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125</w:t>
            </w:r>
          </w:p>
        </w:tc>
        <w:tc>
          <w:tcPr>
            <w:tcW w:w="1264" w:type="pct"/>
            <w:noWrap/>
            <w:hideMark/>
          </w:tcPr>
          <w:p w14:paraId="5D90CAAD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0778222</w:t>
            </w:r>
          </w:p>
        </w:tc>
        <w:tc>
          <w:tcPr>
            <w:tcW w:w="1264" w:type="pct"/>
            <w:noWrap/>
            <w:hideMark/>
          </w:tcPr>
          <w:p w14:paraId="16BC4490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32876823</w:t>
            </w:r>
          </w:p>
        </w:tc>
        <w:tc>
          <w:tcPr>
            <w:tcW w:w="1264" w:type="pct"/>
            <w:noWrap/>
            <w:hideMark/>
          </w:tcPr>
          <w:p w14:paraId="4F9F0980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33655045</w:t>
            </w:r>
          </w:p>
        </w:tc>
      </w:tr>
      <w:tr w:rsidR="00BD7035" w:rsidRPr="005F7209" w14:paraId="62BADAFA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5B981277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150</w:t>
            </w:r>
          </w:p>
        </w:tc>
        <w:tc>
          <w:tcPr>
            <w:tcW w:w="1264" w:type="pct"/>
            <w:noWrap/>
            <w:hideMark/>
          </w:tcPr>
          <w:p w14:paraId="74094BA6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1118742</w:t>
            </w:r>
          </w:p>
        </w:tc>
        <w:tc>
          <w:tcPr>
            <w:tcW w:w="1264" w:type="pct"/>
            <w:noWrap/>
            <w:hideMark/>
          </w:tcPr>
          <w:p w14:paraId="23A81924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31244047</w:t>
            </w:r>
          </w:p>
        </w:tc>
        <w:tc>
          <w:tcPr>
            <w:tcW w:w="1264" w:type="pct"/>
            <w:noWrap/>
            <w:hideMark/>
          </w:tcPr>
          <w:p w14:paraId="02D93B0C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3236279</w:t>
            </w:r>
          </w:p>
        </w:tc>
      </w:tr>
      <w:tr w:rsidR="00BD7035" w:rsidRPr="005F7209" w14:paraId="39ED252A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356F9BB0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175</w:t>
            </w:r>
          </w:p>
        </w:tc>
        <w:tc>
          <w:tcPr>
            <w:tcW w:w="1264" w:type="pct"/>
            <w:noWrap/>
            <w:hideMark/>
          </w:tcPr>
          <w:p w14:paraId="15B48AE1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1519703</w:t>
            </w:r>
          </w:p>
        </w:tc>
        <w:tc>
          <w:tcPr>
            <w:tcW w:w="1264" w:type="pct"/>
            <w:noWrap/>
            <w:hideMark/>
          </w:tcPr>
          <w:p w14:paraId="4A408858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29638922</w:t>
            </w:r>
          </w:p>
        </w:tc>
        <w:tc>
          <w:tcPr>
            <w:tcW w:w="1264" w:type="pct"/>
            <w:noWrap/>
            <w:hideMark/>
          </w:tcPr>
          <w:p w14:paraId="28BB710F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31158624</w:t>
            </w:r>
          </w:p>
        </w:tc>
      </w:tr>
      <w:tr w:rsidR="00BD7035" w:rsidRPr="005F7209" w14:paraId="3857B3CA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59B7987E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200</w:t>
            </w:r>
          </w:p>
        </w:tc>
        <w:tc>
          <w:tcPr>
            <w:tcW w:w="1264" w:type="pct"/>
            <w:noWrap/>
            <w:hideMark/>
          </w:tcPr>
          <w:p w14:paraId="73620A9D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198039</w:t>
            </w:r>
          </w:p>
        </w:tc>
        <w:tc>
          <w:tcPr>
            <w:tcW w:w="1264" w:type="pct"/>
            <w:noWrap/>
            <w:hideMark/>
          </w:tcPr>
          <w:p w14:paraId="133E1802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28062485</w:t>
            </w:r>
          </w:p>
        </w:tc>
        <w:tc>
          <w:tcPr>
            <w:tcW w:w="1264" w:type="pct"/>
            <w:noWrap/>
            <w:hideMark/>
          </w:tcPr>
          <w:p w14:paraId="502BB8A7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30042875</w:t>
            </w:r>
          </w:p>
        </w:tc>
      </w:tr>
      <w:tr w:rsidR="00BD7035" w:rsidRPr="005F7209" w14:paraId="0B42C641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17990D0C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225</w:t>
            </w:r>
          </w:p>
        </w:tc>
        <w:tc>
          <w:tcPr>
            <w:tcW w:w="1264" w:type="pct"/>
            <w:noWrap/>
            <w:hideMark/>
          </w:tcPr>
          <w:p w14:paraId="659655D5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25</w:t>
            </w:r>
          </w:p>
        </w:tc>
        <w:tc>
          <w:tcPr>
            <w:tcW w:w="1264" w:type="pct"/>
            <w:noWrap/>
            <w:hideMark/>
          </w:tcPr>
          <w:p w14:paraId="5367A95D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26515809</w:t>
            </w:r>
          </w:p>
        </w:tc>
        <w:tc>
          <w:tcPr>
            <w:tcW w:w="1264" w:type="pct"/>
            <w:noWrap/>
            <w:hideMark/>
          </w:tcPr>
          <w:p w14:paraId="4AD93E95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9015809</w:t>
            </w:r>
          </w:p>
        </w:tc>
      </w:tr>
      <w:tr w:rsidR="00BD7035" w:rsidRPr="005F7209" w14:paraId="124E76C6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1BBC6336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250</w:t>
            </w:r>
          </w:p>
        </w:tc>
        <w:tc>
          <w:tcPr>
            <w:tcW w:w="1264" w:type="pct"/>
            <w:noWrap/>
            <w:hideMark/>
          </w:tcPr>
          <w:p w14:paraId="2536DFEB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3077641</w:t>
            </w:r>
          </w:p>
        </w:tc>
        <w:tc>
          <w:tcPr>
            <w:tcW w:w="1264" w:type="pct"/>
            <w:noWrap/>
            <w:hideMark/>
          </w:tcPr>
          <w:p w14:paraId="4538F0EB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25</w:t>
            </w:r>
          </w:p>
        </w:tc>
        <w:tc>
          <w:tcPr>
            <w:tcW w:w="1264" w:type="pct"/>
            <w:noWrap/>
            <w:hideMark/>
          </w:tcPr>
          <w:p w14:paraId="347F4A34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8077641</w:t>
            </w:r>
          </w:p>
        </w:tc>
      </w:tr>
      <w:tr w:rsidR="00BD7035" w:rsidRPr="005F7209" w14:paraId="4C04590E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672F4126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lastRenderedPageBreak/>
              <w:t>0,275</w:t>
            </w:r>
          </w:p>
        </w:tc>
        <w:tc>
          <w:tcPr>
            <w:tcW w:w="1264" w:type="pct"/>
            <w:noWrap/>
            <w:hideMark/>
          </w:tcPr>
          <w:p w14:paraId="1AE349FD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3712343</w:t>
            </w:r>
          </w:p>
        </w:tc>
        <w:tc>
          <w:tcPr>
            <w:tcW w:w="1264" w:type="pct"/>
            <w:noWrap/>
            <w:hideMark/>
          </w:tcPr>
          <w:p w14:paraId="1C9A3A11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23516193</w:t>
            </w:r>
          </w:p>
        </w:tc>
        <w:tc>
          <w:tcPr>
            <w:tcW w:w="1264" w:type="pct"/>
            <w:noWrap/>
            <w:hideMark/>
          </w:tcPr>
          <w:p w14:paraId="63B258C5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7228536</w:t>
            </w:r>
          </w:p>
        </w:tc>
      </w:tr>
      <w:tr w:rsidR="00BD7035" w:rsidRPr="005F7209" w14:paraId="7710BFF7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5DD93F9B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300</w:t>
            </w:r>
          </w:p>
        </w:tc>
        <w:tc>
          <w:tcPr>
            <w:tcW w:w="1264" w:type="pct"/>
            <w:noWrap/>
            <w:hideMark/>
          </w:tcPr>
          <w:p w14:paraId="726A0F1F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4403065</w:t>
            </w:r>
          </w:p>
        </w:tc>
        <w:tc>
          <w:tcPr>
            <w:tcW w:w="1264" w:type="pct"/>
            <w:noWrap/>
            <w:hideMark/>
          </w:tcPr>
          <w:p w14:paraId="69D31517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22065556</w:t>
            </w:r>
          </w:p>
        </w:tc>
        <w:tc>
          <w:tcPr>
            <w:tcW w:w="1264" w:type="pct"/>
            <w:noWrap/>
            <w:hideMark/>
          </w:tcPr>
          <w:p w14:paraId="61DD04DF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6468621</w:t>
            </w:r>
          </w:p>
        </w:tc>
      </w:tr>
      <w:tr w:rsidR="00BD7035" w:rsidRPr="005F7209" w14:paraId="3F025324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58A16894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325</w:t>
            </w:r>
          </w:p>
        </w:tc>
        <w:tc>
          <w:tcPr>
            <w:tcW w:w="1264" w:type="pct"/>
            <w:noWrap/>
            <w:hideMark/>
          </w:tcPr>
          <w:p w14:paraId="4335EDBA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5148704</w:t>
            </w:r>
          </w:p>
        </w:tc>
        <w:tc>
          <w:tcPr>
            <w:tcW w:w="1264" w:type="pct"/>
            <w:noWrap/>
            <w:hideMark/>
          </w:tcPr>
          <w:p w14:paraId="06EDCAFF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20649285</w:t>
            </w:r>
          </w:p>
        </w:tc>
        <w:tc>
          <w:tcPr>
            <w:tcW w:w="1264" w:type="pct"/>
            <w:noWrap/>
            <w:hideMark/>
          </w:tcPr>
          <w:p w14:paraId="6B91449E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5797989</w:t>
            </w:r>
          </w:p>
        </w:tc>
      </w:tr>
      <w:tr w:rsidR="00BD7035" w:rsidRPr="005F7209" w14:paraId="5B12A65E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573C5BBA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350</w:t>
            </w:r>
          </w:p>
        </w:tc>
        <w:tc>
          <w:tcPr>
            <w:tcW w:w="1264" w:type="pct"/>
            <w:noWrap/>
            <w:hideMark/>
          </w:tcPr>
          <w:p w14:paraId="4197CBA2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5948101</w:t>
            </w:r>
          </w:p>
        </w:tc>
        <w:tc>
          <w:tcPr>
            <w:tcW w:w="1264" w:type="pct"/>
            <w:noWrap/>
            <w:hideMark/>
          </w:tcPr>
          <w:p w14:paraId="776BD041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19268604</w:t>
            </w:r>
          </w:p>
        </w:tc>
        <w:tc>
          <w:tcPr>
            <w:tcW w:w="1264" w:type="pct"/>
            <w:noWrap/>
            <w:hideMark/>
          </w:tcPr>
          <w:p w14:paraId="7E21359C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5216705</w:t>
            </w:r>
          </w:p>
        </w:tc>
      </w:tr>
      <w:tr w:rsidR="00BD7035" w:rsidRPr="005F7209" w14:paraId="1DE1AAEB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7585585C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375</w:t>
            </w:r>
          </w:p>
        </w:tc>
        <w:tc>
          <w:tcPr>
            <w:tcW w:w="1264" w:type="pct"/>
            <w:noWrap/>
            <w:hideMark/>
          </w:tcPr>
          <w:p w14:paraId="179BB710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6800047</w:t>
            </w:r>
          </w:p>
        </w:tc>
        <w:tc>
          <w:tcPr>
            <w:tcW w:w="1264" w:type="pct"/>
            <w:noWrap/>
            <w:hideMark/>
          </w:tcPr>
          <w:p w14:paraId="4BCA9B2E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17924764</w:t>
            </w:r>
          </w:p>
        </w:tc>
        <w:tc>
          <w:tcPr>
            <w:tcW w:w="1264" w:type="pct"/>
            <w:noWrap/>
            <w:hideMark/>
          </w:tcPr>
          <w:p w14:paraId="36B020A8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4724811</w:t>
            </w:r>
          </w:p>
        </w:tc>
      </w:tr>
      <w:tr w:rsidR="00BD7035" w:rsidRPr="005F7209" w14:paraId="7C39D34B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7566C3B2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400</w:t>
            </w:r>
          </w:p>
        </w:tc>
        <w:tc>
          <w:tcPr>
            <w:tcW w:w="1264" w:type="pct"/>
            <w:noWrap/>
            <w:hideMark/>
          </w:tcPr>
          <w:p w14:paraId="026E8B10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7703296</w:t>
            </w:r>
          </w:p>
        </w:tc>
        <w:tc>
          <w:tcPr>
            <w:tcW w:w="1264" w:type="pct"/>
            <w:noWrap/>
            <w:hideMark/>
          </w:tcPr>
          <w:p w14:paraId="65D9A0FA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16619038</w:t>
            </w:r>
          </w:p>
        </w:tc>
        <w:tc>
          <w:tcPr>
            <w:tcW w:w="1264" w:type="pct"/>
            <w:noWrap/>
            <w:hideMark/>
          </w:tcPr>
          <w:p w14:paraId="6901918E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4322334</w:t>
            </w:r>
          </w:p>
        </w:tc>
      </w:tr>
      <w:tr w:rsidR="00BD7035" w:rsidRPr="005F7209" w14:paraId="32D1690A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516BD4DD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425</w:t>
            </w:r>
          </w:p>
        </w:tc>
        <w:tc>
          <w:tcPr>
            <w:tcW w:w="1264" w:type="pct"/>
            <w:noWrap/>
            <w:hideMark/>
          </w:tcPr>
          <w:p w14:paraId="30D1FC6D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8656569</w:t>
            </w:r>
          </w:p>
        </w:tc>
        <w:tc>
          <w:tcPr>
            <w:tcW w:w="1264" w:type="pct"/>
            <w:noWrap/>
            <w:hideMark/>
          </w:tcPr>
          <w:p w14:paraId="02CDA8C9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1535272</w:t>
            </w:r>
          </w:p>
        </w:tc>
        <w:tc>
          <w:tcPr>
            <w:tcW w:w="1264" w:type="pct"/>
            <w:noWrap/>
            <w:hideMark/>
          </w:tcPr>
          <w:p w14:paraId="26D0C990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4009289</w:t>
            </w:r>
          </w:p>
        </w:tc>
      </w:tr>
      <w:tr w:rsidR="00BD7035" w:rsidRPr="005F7209" w14:paraId="2A4B3206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26B7794E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450</w:t>
            </w:r>
          </w:p>
        </w:tc>
        <w:tc>
          <w:tcPr>
            <w:tcW w:w="1264" w:type="pct"/>
            <w:noWrap/>
            <w:hideMark/>
          </w:tcPr>
          <w:p w14:paraId="67B5628D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9658561</w:t>
            </w:r>
          </w:p>
        </w:tc>
        <w:tc>
          <w:tcPr>
            <w:tcW w:w="1264" w:type="pct"/>
            <w:noWrap/>
            <w:hideMark/>
          </w:tcPr>
          <w:p w14:paraId="3492A46C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14127122</w:t>
            </w:r>
          </w:p>
        </w:tc>
        <w:tc>
          <w:tcPr>
            <w:tcW w:w="1264" w:type="pct"/>
            <w:noWrap/>
            <w:hideMark/>
          </w:tcPr>
          <w:p w14:paraId="78BA9DF8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3785683</w:t>
            </w:r>
          </w:p>
        </w:tc>
      </w:tr>
      <w:tr w:rsidR="00BD7035" w:rsidRPr="005F7209" w14:paraId="26C85F91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21CADEA2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475</w:t>
            </w:r>
          </w:p>
        </w:tc>
        <w:tc>
          <w:tcPr>
            <w:tcW w:w="1264" w:type="pct"/>
            <w:noWrap/>
            <w:hideMark/>
          </w:tcPr>
          <w:p w14:paraId="7ECBA724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10707949</w:t>
            </w:r>
          </w:p>
        </w:tc>
        <w:tc>
          <w:tcPr>
            <w:tcW w:w="1264" w:type="pct"/>
            <w:noWrap/>
            <w:hideMark/>
          </w:tcPr>
          <w:p w14:paraId="65D81C6B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1294357</w:t>
            </w:r>
          </w:p>
        </w:tc>
        <w:tc>
          <w:tcPr>
            <w:tcW w:w="1264" w:type="pct"/>
            <w:noWrap/>
            <w:hideMark/>
          </w:tcPr>
          <w:p w14:paraId="2EC716F4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3651519</w:t>
            </w:r>
          </w:p>
        </w:tc>
      </w:tr>
      <w:tr w:rsidR="00BD7035" w:rsidRPr="005F7209" w14:paraId="653CBCCA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7006F7BE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500</w:t>
            </w:r>
          </w:p>
        </w:tc>
        <w:tc>
          <w:tcPr>
            <w:tcW w:w="1264" w:type="pct"/>
            <w:noWrap/>
            <w:hideMark/>
          </w:tcPr>
          <w:p w14:paraId="565B2B75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11803399</w:t>
            </w:r>
          </w:p>
        </w:tc>
        <w:tc>
          <w:tcPr>
            <w:tcW w:w="1264" w:type="pct"/>
            <w:noWrap/>
            <w:hideMark/>
          </w:tcPr>
          <w:p w14:paraId="029F1607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11803399</w:t>
            </w:r>
          </w:p>
        </w:tc>
        <w:tc>
          <w:tcPr>
            <w:tcW w:w="1264" w:type="pct"/>
            <w:noWrap/>
            <w:hideMark/>
          </w:tcPr>
          <w:p w14:paraId="2C1CBAF3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3606798</w:t>
            </w:r>
          </w:p>
        </w:tc>
      </w:tr>
      <w:tr w:rsidR="00BD7035" w:rsidRPr="005F7209" w14:paraId="4631068E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66239149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525</w:t>
            </w:r>
          </w:p>
        </w:tc>
        <w:tc>
          <w:tcPr>
            <w:tcW w:w="1264" w:type="pct"/>
            <w:noWrap/>
            <w:hideMark/>
          </w:tcPr>
          <w:p w14:paraId="7D8979AE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1294357</w:t>
            </w:r>
          </w:p>
        </w:tc>
        <w:tc>
          <w:tcPr>
            <w:tcW w:w="1264" w:type="pct"/>
            <w:noWrap/>
            <w:hideMark/>
          </w:tcPr>
          <w:p w14:paraId="1E0DF216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10707949</w:t>
            </w:r>
          </w:p>
        </w:tc>
        <w:tc>
          <w:tcPr>
            <w:tcW w:w="1264" w:type="pct"/>
            <w:noWrap/>
            <w:hideMark/>
          </w:tcPr>
          <w:p w14:paraId="180D02CC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3651519</w:t>
            </w:r>
          </w:p>
        </w:tc>
      </w:tr>
      <w:tr w:rsidR="00BD7035" w:rsidRPr="005F7209" w14:paraId="6F85092B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61D54323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550</w:t>
            </w:r>
          </w:p>
        </w:tc>
        <w:tc>
          <w:tcPr>
            <w:tcW w:w="1264" w:type="pct"/>
            <w:noWrap/>
            <w:hideMark/>
          </w:tcPr>
          <w:p w14:paraId="4D7D6F7A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14127122</w:t>
            </w:r>
          </w:p>
        </w:tc>
        <w:tc>
          <w:tcPr>
            <w:tcW w:w="1264" w:type="pct"/>
            <w:noWrap/>
            <w:hideMark/>
          </w:tcPr>
          <w:p w14:paraId="602A8C63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9658561</w:t>
            </w:r>
          </w:p>
        </w:tc>
        <w:tc>
          <w:tcPr>
            <w:tcW w:w="1264" w:type="pct"/>
            <w:noWrap/>
            <w:hideMark/>
          </w:tcPr>
          <w:p w14:paraId="5B588F79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3785683</w:t>
            </w:r>
          </w:p>
        </w:tc>
      </w:tr>
      <w:tr w:rsidR="00BD7035" w:rsidRPr="005F7209" w14:paraId="68A77756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5DBDAC42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575</w:t>
            </w:r>
          </w:p>
        </w:tc>
        <w:tc>
          <w:tcPr>
            <w:tcW w:w="1264" w:type="pct"/>
            <w:noWrap/>
            <w:hideMark/>
          </w:tcPr>
          <w:p w14:paraId="508640B5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1535272</w:t>
            </w:r>
          </w:p>
        </w:tc>
        <w:tc>
          <w:tcPr>
            <w:tcW w:w="1264" w:type="pct"/>
            <w:noWrap/>
            <w:hideMark/>
          </w:tcPr>
          <w:p w14:paraId="496D4CB3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8656569</w:t>
            </w:r>
          </w:p>
        </w:tc>
        <w:tc>
          <w:tcPr>
            <w:tcW w:w="1264" w:type="pct"/>
            <w:noWrap/>
            <w:hideMark/>
          </w:tcPr>
          <w:p w14:paraId="01244CEB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4009289</w:t>
            </w:r>
          </w:p>
        </w:tc>
      </w:tr>
      <w:tr w:rsidR="00BD7035" w:rsidRPr="005F7209" w14:paraId="642B672E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7B99FF46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600</w:t>
            </w:r>
          </w:p>
        </w:tc>
        <w:tc>
          <w:tcPr>
            <w:tcW w:w="1264" w:type="pct"/>
            <w:noWrap/>
            <w:hideMark/>
          </w:tcPr>
          <w:p w14:paraId="5DE30E59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16619038</w:t>
            </w:r>
          </w:p>
        </w:tc>
        <w:tc>
          <w:tcPr>
            <w:tcW w:w="1264" w:type="pct"/>
            <w:noWrap/>
            <w:hideMark/>
          </w:tcPr>
          <w:p w14:paraId="6AAA5827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7703296</w:t>
            </w:r>
          </w:p>
        </w:tc>
        <w:tc>
          <w:tcPr>
            <w:tcW w:w="1264" w:type="pct"/>
            <w:noWrap/>
            <w:hideMark/>
          </w:tcPr>
          <w:p w14:paraId="2404B89F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4322334</w:t>
            </w:r>
          </w:p>
        </w:tc>
      </w:tr>
      <w:tr w:rsidR="00BD7035" w:rsidRPr="005F7209" w14:paraId="14880A74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70222B1F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625</w:t>
            </w:r>
          </w:p>
        </w:tc>
        <w:tc>
          <w:tcPr>
            <w:tcW w:w="1264" w:type="pct"/>
            <w:noWrap/>
            <w:hideMark/>
          </w:tcPr>
          <w:p w14:paraId="69DD352D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17924764</w:t>
            </w:r>
          </w:p>
        </w:tc>
        <w:tc>
          <w:tcPr>
            <w:tcW w:w="1264" w:type="pct"/>
            <w:noWrap/>
            <w:hideMark/>
          </w:tcPr>
          <w:p w14:paraId="664DF55C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6800047</w:t>
            </w:r>
          </w:p>
        </w:tc>
        <w:tc>
          <w:tcPr>
            <w:tcW w:w="1264" w:type="pct"/>
            <w:noWrap/>
            <w:hideMark/>
          </w:tcPr>
          <w:p w14:paraId="57CAA77B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4724811</w:t>
            </w:r>
          </w:p>
        </w:tc>
      </w:tr>
      <w:tr w:rsidR="00BD7035" w:rsidRPr="005F7209" w14:paraId="4B64892C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4205C5C7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650</w:t>
            </w:r>
          </w:p>
        </w:tc>
        <w:tc>
          <w:tcPr>
            <w:tcW w:w="1264" w:type="pct"/>
            <w:noWrap/>
            <w:hideMark/>
          </w:tcPr>
          <w:p w14:paraId="728141A0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19268604</w:t>
            </w:r>
          </w:p>
        </w:tc>
        <w:tc>
          <w:tcPr>
            <w:tcW w:w="1264" w:type="pct"/>
            <w:noWrap/>
            <w:hideMark/>
          </w:tcPr>
          <w:p w14:paraId="63BF8B43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5948101</w:t>
            </w:r>
          </w:p>
        </w:tc>
        <w:tc>
          <w:tcPr>
            <w:tcW w:w="1264" w:type="pct"/>
            <w:noWrap/>
            <w:hideMark/>
          </w:tcPr>
          <w:p w14:paraId="464E7829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5216705</w:t>
            </w:r>
          </w:p>
        </w:tc>
      </w:tr>
      <w:tr w:rsidR="00BD7035" w:rsidRPr="005F7209" w14:paraId="07AB22DC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6AEF3360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675</w:t>
            </w:r>
          </w:p>
        </w:tc>
        <w:tc>
          <w:tcPr>
            <w:tcW w:w="1264" w:type="pct"/>
            <w:noWrap/>
            <w:hideMark/>
          </w:tcPr>
          <w:p w14:paraId="7592D445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20649285</w:t>
            </w:r>
          </w:p>
        </w:tc>
        <w:tc>
          <w:tcPr>
            <w:tcW w:w="1264" w:type="pct"/>
            <w:noWrap/>
            <w:hideMark/>
          </w:tcPr>
          <w:p w14:paraId="1CE65893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5148704</w:t>
            </w:r>
          </w:p>
        </w:tc>
        <w:tc>
          <w:tcPr>
            <w:tcW w:w="1264" w:type="pct"/>
            <w:noWrap/>
            <w:hideMark/>
          </w:tcPr>
          <w:p w14:paraId="4BE0BC78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5797989</w:t>
            </w:r>
          </w:p>
        </w:tc>
      </w:tr>
      <w:tr w:rsidR="00BD7035" w:rsidRPr="005F7209" w14:paraId="6B6343DB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4B650E8A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700</w:t>
            </w:r>
          </w:p>
        </w:tc>
        <w:tc>
          <w:tcPr>
            <w:tcW w:w="1264" w:type="pct"/>
            <w:noWrap/>
            <w:hideMark/>
          </w:tcPr>
          <w:p w14:paraId="7EEB9BF2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22065556</w:t>
            </w:r>
          </w:p>
        </w:tc>
        <w:tc>
          <w:tcPr>
            <w:tcW w:w="1264" w:type="pct"/>
            <w:noWrap/>
            <w:hideMark/>
          </w:tcPr>
          <w:p w14:paraId="2FCA8E9F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4403065</w:t>
            </w:r>
          </w:p>
        </w:tc>
        <w:tc>
          <w:tcPr>
            <w:tcW w:w="1264" w:type="pct"/>
            <w:noWrap/>
            <w:hideMark/>
          </w:tcPr>
          <w:p w14:paraId="08CE3F69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6468621</w:t>
            </w:r>
          </w:p>
        </w:tc>
      </w:tr>
      <w:tr w:rsidR="00BD7035" w:rsidRPr="005F7209" w14:paraId="0CA909D7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5A2F28E9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725</w:t>
            </w:r>
          </w:p>
        </w:tc>
        <w:tc>
          <w:tcPr>
            <w:tcW w:w="1264" w:type="pct"/>
            <w:noWrap/>
            <w:hideMark/>
          </w:tcPr>
          <w:p w14:paraId="5E415254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23516193</w:t>
            </w:r>
          </w:p>
        </w:tc>
        <w:tc>
          <w:tcPr>
            <w:tcW w:w="1264" w:type="pct"/>
            <w:noWrap/>
            <w:hideMark/>
          </w:tcPr>
          <w:p w14:paraId="0B0038A3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3712343</w:t>
            </w:r>
          </w:p>
        </w:tc>
        <w:tc>
          <w:tcPr>
            <w:tcW w:w="1264" w:type="pct"/>
            <w:noWrap/>
            <w:hideMark/>
          </w:tcPr>
          <w:p w14:paraId="228969B5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7228536</w:t>
            </w:r>
          </w:p>
        </w:tc>
      </w:tr>
      <w:tr w:rsidR="00BD7035" w:rsidRPr="005F7209" w14:paraId="550E82CA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4BEB42B7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750</w:t>
            </w:r>
          </w:p>
        </w:tc>
        <w:tc>
          <w:tcPr>
            <w:tcW w:w="1264" w:type="pct"/>
            <w:noWrap/>
            <w:hideMark/>
          </w:tcPr>
          <w:p w14:paraId="1B6B3682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25</w:t>
            </w:r>
          </w:p>
        </w:tc>
        <w:tc>
          <w:tcPr>
            <w:tcW w:w="1264" w:type="pct"/>
            <w:noWrap/>
            <w:hideMark/>
          </w:tcPr>
          <w:p w14:paraId="7B16CC66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3077641</w:t>
            </w:r>
          </w:p>
        </w:tc>
        <w:tc>
          <w:tcPr>
            <w:tcW w:w="1264" w:type="pct"/>
            <w:noWrap/>
            <w:hideMark/>
          </w:tcPr>
          <w:p w14:paraId="34AC6795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8077641</w:t>
            </w:r>
          </w:p>
        </w:tc>
      </w:tr>
      <w:tr w:rsidR="00BD7035" w:rsidRPr="005F7209" w14:paraId="0E88564C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28BC5A0C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775</w:t>
            </w:r>
          </w:p>
        </w:tc>
        <w:tc>
          <w:tcPr>
            <w:tcW w:w="1264" w:type="pct"/>
            <w:noWrap/>
            <w:hideMark/>
          </w:tcPr>
          <w:p w14:paraId="5CD74FF4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26515809</w:t>
            </w:r>
          </w:p>
        </w:tc>
        <w:tc>
          <w:tcPr>
            <w:tcW w:w="1264" w:type="pct"/>
            <w:noWrap/>
            <w:hideMark/>
          </w:tcPr>
          <w:p w14:paraId="4B233C6D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25</w:t>
            </w:r>
          </w:p>
        </w:tc>
        <w:tc>
          <w:tcPr>
            <w:tcW w:w="1264" w:type="pct"/>
            <w:noWrap/>
            <w:hideMark/>
          </w:tcPr>
          <w:p w14:paraId="21D1F3F2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29015809</w:t>
            </w:r>
          </w:p>
        </w:tc>
      </w:tr>
      <w:tr w:rsidR="00BD7035" w:rsidRPr="005F7209" w14:paraId="62B486BC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1F634ABF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800</w:t>
            </w:r>
          </w:p>
        </w:tc>
        <w:tc>
          <w:tcPr>
            <w:tcW w:w="1264" w:type="pct"/>
            <w:noWrap/>
            <w:hideMark/>
          </w:tcPr>
          <w:p w14:paraId="3F375083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28062485</w:t>
            </w:r>
          </w:p>
        </w:tc>
        <w:tc>
          <w:tcPr>
            <w:tcW w:w="1264" w:type="pct"/>
            <w:noWrap/>
            <w:hideMark/>
          </w:tcPr>
          <w:p w14:paraId="4818843C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198039</w:t>
            </w:r>
          </w:p>
        </w:tc>
        <w:tc>
          <w:tcPr>
            <w:tcW w:w="1264" w:type="pct"/>
            <w:noWrap/>
            <w:hideMark/>
          </w:tcPr>
          <w:p w14:paraId="6F95D90C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30042875</w:t>
            </w:r>
          </w:p>
        </w:tc>
      </w:tr>
      <w:tr w:rsidR="00BD7035" w:rsidRPr="005F7209" w14:paraId="0CBA8E2F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42A1D15C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825</w:t>
            </w:r>
          </w:p>
        </w:tc>
        <w:tc>
          <w:tcPr>
            <w:tcW w:w="1264" w:type="pct"/>
            <w:noWrap/>
            <w:hideMark/>
          </w:tcPr>
          <w:p w14:paraId="54E981F3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29638922</w:t>
            </w:r>
          </w:p>
        </w:tc>
        <w:tc>
          <w:tcPr>
            <w:tcW w:w="1264" w:type="pct"/>
            <w:noWrap/>
            <w:hideMark/>
          </w:tcPr>
          <w:p w14:paraId="1D2B24B7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1519703</w:t>
            </w:r>
          </w:p>
        </w:tc>
        <w:tc>
          <w:tcPr>
            <w:tcW w:w="1264" w:type="pct"/>
            <w:noWrap/>
            <w:hideMark/>
          </w:tcPr>
          <w:p w14:paraId="1B2C475D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31158624</w:t>
            </w:r>
          </w:p>
        </w:tc>
      </w:tr>
      <w:tr w:rsidR="00BD7035" w:rsidRPr="005F7209" w14:paraId="6BE8FD10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6BED5AEB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850</w:t>
            </w:r>
          </w:p>
        </w:tc>
        <w:tc>
          <w:tcPr>
            <w:tcW w:w="1264" w:type="pct"/>
            <w:noWrap/>
            <w:hideMark/>
          </w:tcPr>
          <w:p w14:paraId="0BC5CBE8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31244047</w:t>
            </w:r>
          </w:p>
        </w:tc>
        <w:tc>
          <w:tcPr>
            <w:tcW w:w="1264" w:type="pct"/>
            <w:noWrap/>
            <w:hideMark/>
          </w:tcPr>
          <w:p w14:paraId="3E2C315D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1118742</w:t>
            </w:r>
          </w:p>
        </w:tc>
        <w:tc>
          <w:tcPr>
            <w:tcW w:w="1264" w:type="pct"/>
            <w:noWrap/>
            <w:hideMark/>
          </w:tcPr>
          <w:p w14:paraId="406E8B76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3236279</w:t>
            </w:r>
          </w:p>
        </w:tc>
      </w:tr>
      <w:tr w:rsidR="00BD7035" w:rsidRPr="005F7209" w14:paraId="6F0DE6DB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64414ECA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875</w:t>
            </w:r>
          </w:p>
        </w:tc>
        <w:tc>
          <w:tcPr>
            <w:tcW w:w="1264" w:type="pct"/>
            <w:noWrap/>
            <w:hideMark/>
          </w:tcPr>
          <w:p w14:paraId="38787E84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32876823</w:t>
            </w:r>
          </w:p>
        </w:tc>
        <w:tc>
          <w:tcPr>
            <w:tcW w:w="1264" w:type="pct"/>
            <w:noWrap/>
            <w:hideMark/>
          </w:tcPr>
          <w:p w14:paraId="019A4D59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0778222</w:t>
            </w:r>
          </w:p>
        </w:tc>
        <w:tc>
          <w:tcPr>
            <w:tcW w:w="1264" w:type="pct"/>
            <w:noWrap/>
            <w:hideMark/>
          </w:tcPr>
          <w:p w14:paraId="1795F613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33655045</w:t>
            </w:r>
          </w:p>
        </w:tc>
      </w:tr>
      <w:tr w:rsidR="00BD7035" w:rsidRPr="005F7209" w14:paraId="47E87FA6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035E4E7E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900</w:t>
            </w:r>
          </w:p>
        </w:tc>
        <w:tc>
          <w:tcPr>
            <w:tcW w:w="1264" w:type="pct"/>
            <w:noWrap/>
            <w:hideMark/>
          </w:tcPr>
          <w:p w14:paraId="53F5FB6F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3453624</w:t>
            </w:r>
          </w:p>
        </w:tc>
        <w:tc>
          <w:tcPr>
            <w:tcW w:w="1264" w:type="pct"/>
            <w:noWrap/>
            <w:hideMark/>
          </w:tcPr>
          <w:p w14:paraId="1EBBABFD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0498756</w:t>
            </w:r>
          </w:p>
        </w:tc>
        <w:tc>
          <w:tcPr>
            <w:tcW w:w="1264" w:type="pct"/>
            <w:noWrap/>
            <w:hideMark/>
          </w:tcPr>
          <w:p w14:paraId="20C1DA82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35034997</w:t>
            </w:r>
          </w:p>
        </w:tc>
      </w:tr>
      <w:tr w:rsidR="00BD7035" w:rsidRPr="005F7209" w14:paraId="51D67BE0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3D75D5A7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925</w:t>
            </w:r>
          </w:p>
        </w:tc>
        <w:tc>
          <w:tcPr>
            <w:tcW w:w="1264" w:type="pct"/>
            <w:noWrap/>
            <w:hideMark/>
          </w:tcPr>
          <w:p w14:paraId="6C92330B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36221327</w:t>
            </w:r>
          </w:p>
        </w:tc>
        <w:tc>
          <w:tcPr>
            <w:tcW w:w="1264" w:type="pct"/>
            <w:noWrap/>
            <w:hideMark/>
          </w:tcPr>
          <w:p w14:paraId="3FBD22DC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0280856</w:t>
            </w:r>
          </w:p>
        </w:tc>
        <w:tc>
          <w:tcPr>
            <w:tcW w:w="1264" w:type="pct"/>
            <w:noWrap/>
            <w:hideMark/>
          </w:tcPr>
          <w:p w14:paraId="55EF211F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36502183</w:t>
            </w:r>
          </w:p>
        </w:tc>
      </w:tr>
      <w:tr w:rsidR="00BD7035" w:rsidRPr="005F7209" w14:paraId="3E89285B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2C5B2382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950</w:t>
            </w:r>
          </w:p>
        </w:tc>
        <w:tc>
          <w:tcPr>
            <w:tcW w:w="1264" w:type="pct"/>
            <w:noWrap/>
            <w:hideMark/>
          </w:tcPr>
          <w:p w14:paraId="3F6DF19E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37931142</w:t>
            </w:r>
          </w:p>
        </w:tc>
        <w:tc>
          <w:tcPr>
            <w:tcW w:w="1264" w:type="pct"/>
            <w:noWrap/>
            <w:hideMark/>
          </w:tcPr>
          <w:p w14:paraId="77DB077F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0124922</w:t>
            </w:r>
          </w:p>
        </w:tc>
        <w:tc>
          <w:tcPr>
            <w:tcW w:w="1264" w:type="pct"/>
            <w:noWrap/>
            <w:hideMark/>
          </w:tcPr>
          <w:p w14:paraId="28BB8FD2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38056064</w:t>
            </w:r>
          </w:p>
        </w:tc>
      </w:tr>
      <w:tr w:rsidR="00BD7035" w:rsidRPr="005F7209" w14:paraId="553ED47B" w14:textId="77777777" w:rsidTr="00BD7035">
        <w:trPr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2EDE0653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0,975</w:t>
            </w:r>
          </w:p>
        </w:tc>
        <w:tc>
          <w:tcPr>
            <w:tcW w:w="1264" w:type="pct"/>
            <w:noWrap/>
            <w:hideMark/>
          </w:tcPr>
          <w:p w14:paraId="16A55AC6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39664777</w:t>
            </w:r>
          </w:p>
        </w:tc>
        <w:tc>
          <w:tcPr>
            <w:tcW w:w="1264" w:type="pct"/>
            <w:noWrap/>
            <w:hideMark/>
          </w:tcPr>
          <w:p w14:paraId="60980F61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0031245</w:t>
            </w:r>
          </w:p>
        </w:tc>
        <w:tc>
          <w:tcPr>
            <w:tcW w:w="1264" w:type="pct"/>
            <w:noWrap/>
            <w:hideMark/>
          </w:tcPr>
          <w:p w14:paraId="4492F7F2" w14:textId="77777777" w:rsidR="00BD7035" w:rsidRPr="005F7209" w:rsidRDefault="00BD7035" w:rsidP="00BD703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39696022</w:t>
            </w:r>
          </w:p>
        </w:tc>
      </w:tr>
      <w:tr w:rsidR="00BD7035" w:rsidRPr="005F7209" w14:paraId="25217604" w14:textId="77777777" w:rsidTr="00BD703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9" w:type="pct"/>
            <w:noWrap/>
            <w:hideMark/>
          </w:tcPr>
          <w:p w14:paraId="666A5D28" w14:textId="77777777" w:rsidR="00BD7035" w:rsidRPr="005F7209" w:rsidRDefault="00BD7035" w:rsidP="00BD7035">
            <w:pPr>
              <w:jc w:val="right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000</w:t>
            </w:r>
          </w:p>
        </w:tc>
        <w:tc>
          <w:tcPr>
            <w:tcW w:w="1264" w:type="pct"/>
            <w:noWrap/>
            <w:hideMark/>
          </w:tcPr>
          <w:p w14:paraId="1984A5A5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,41421356</w:t>
            </w:r>
          </w:p>
        </w:tc>
        <w:tc>
          <w:tcPr>
            <w:tcW w:w="1264" w:type="pct"/>
            <w:noWrap/>
            <w:hideMark/>
          </w:tcPr>
          <w:p w14:paraId="10D363D1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1</w:t>
            </w:r>
          </w:p>
        </w:tc>
        <w:tc>
          <w:tcPr>
            <w:tcW w:w="1264" w:type="pct"/>
            <w:noWrap/>
            <w:hideMark/>
          </w:tcPr>
          <w:p w14:paraId="18A8F73C" w14:textId="77777777" w:rsidR="00BD7035" w:rsidRPr="005F7209" w:rsidRDefault="00BD7035" w:rsidP="00BD703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in Modern Roman" w:eastAsia="Times New Roman" w:hAnsi="Latin Modern Roman" w:cs="Calibri"/>
                <w:color w:val="000000"/>
                <w:lang w:val="en-US"/>
              </w:rPr>
            </w:pPr>
            <w:r w:rsidRPr="005F7209">
              <w:rPr>
                <w:rFonts w:ascii="Latin Modern Roman" w:eastAsia="Times New Roman" w:hAnsi="Latin Modern Roman" w:cs="Calibri"/>
                <w:color w:val="000000"/>
                <w:lang w:val="en-US"/>
              </w:rPr>
              <w:t>2,41421356</w:t>
            </w:r>
          </w:p>
        </w:tc>
      </w:tr>
    </w:tbl>
    <w:p w14:paraId="1AD07DD3" w14:textId="2CAC7270" w:rsidR="00BD7035" w:rsidRPr="005F7209" w:rsidRDefault="00BD7035" w:rsidP="00BD7035">
      <w:pPr>
        <w:rPr>
          <w:rFonts w:ascii="Latin Modern Roman" w:hAnsi="Latin Modern Roman"/>
        </w:rPr>
      </w:pPr>
    </w:p>
    <w:p w14:paraId="4518B743" w14:textId="352396CE" w:rsidR="00407D4E" w:rsidRDefault="002A12F0" w:rsidP="00407D4E">
      <w:pPr>
        <w:pStyle w:val="Caption"/>
        <w:keepNext/>
      </w:pPr>
      <w:bookmarkStart w:id="4" w:name="_Toc108996462"/>
      <w:r>
        <w:lastRenderedPageBreak/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FD6966">
        <w:rPr>
          <w:noProof/>
        </w:rPr>
        <w:t>4</w:t>
      </w:r>
      <w:bookmarkEnd w:id="4"/>
      <w:r>
        <w:fldChar w:fldCharType="end"/>
      </w:r>
    </w:p>
    <w:p w14:paraId="63DB60FB" w14:textId="2EF34131" w:rsidR="002A12F0" w:rsidRDefault="00407D4E" w:rsidP="00407D4E">
      <w:pPr>
        <w:pStyle w:val="Caption"/>
        <w:keepNext/>
      </w:pPr>
      <w:r w:rsidRPr="00407D4E">
        <w:t>Gráfica de la función utilizando Geogebra</w:t>
      </w:r>
    </w:p>
    <w:p w14:paraId="478DED84" w14:textId="77777777" w:rsidR="002E089E" w:rsidRPr="005F7209" w:rsidRDefault="002E089E" w:rsidP="002E089E">
      <w:pPr>
        <w:keepNext/>
        <w:jc w:val="center"/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6DC52B7E" wp14:editId="5C4833C9">
            <wp:extent cx="2519680" cy="2783840"/>
            <wp:effectExtent l="0" t="0" r="0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l="15982" t="7445" r="41625" b="9287"/>
                    <a:stretch/>
                  </pic:blipFill>
                  <pic:spPr bwMode="auto">
                    <a:xfrm>
                      <a:off x="0" y="0"/>
                      <a:ext cx="2519680" cy="2783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F8AA1C" w14:textId="29621516" w:rsidR="00797E2D" w:rsidRPr="005F7209" w:rsidRDefault="00797E2D" w:rsidP="00797E2D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Modelo algebraico</w:t>
      </w:r>
    </w:p>
    <w:p w14:paraId="3E3EE019" w14:textId="3E8659F6" w:rsidR="00AB3074" w:rsidRPr="005F7209" w:rsidRDefault="00A6781A" w:rsidP="00D14EC5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  <m:r>
            <w:rPr>
              <w:rFonts w:ascii="Cambria Math" w:hAnsi="Cambria Math"/>
            </w:rPr>
            <m:t>+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x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</m:oMath>
      </m:oMathPara>
    </w:p>
    <w:p w14:paraId="489CB1B7" w14:textId="39653C66" w:rsidR="00A6781A" w:rsidRPr="005F7209" w:rsidRDefault="00A6781A" w:rsidP="00A6781A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.5</m:t>
              </m:r>
            </m:e>
          </m:d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(0.5)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  <m:r>
            <w:rPr>
              <w:rFonts w:ascii="Cambria Math" w:hAnsi="Cambria Math"/>
            </w:rPr>
            <m:t>+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0.5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</m:oMath>
      </m:oMathPara>
    </w:p>
    <w:p w14:paraId="335297D4" w14:textId="77777777" w:rsidR="00A6781A" w:rsidRPr="005F7209" w:rsidRDefault="00A6781A" w:rsidP="00A6781A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.5</m:t>
              </m:r>
            </m:e>
          </m:d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(0.5)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  <m:r>
            <w:rPr>
              <w:rFonts w:ascii="Cambria Math" w:hAnsi="Cambria Math"/>
            </w:rPr>
            <m:t>+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0.5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</m:oMath>
      </m:oMathPara>
    </w:p>
    <w:p w14:paraId="0B8C2272" w14:textId="7DB02A1C" w:rsidR="00A6781A" w:rsidRPr="005F7209" w:rsidRDefault="00A6781A" w:rsidP="00A6781A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.5</m:t>
              </m:r>
            </m:e>
          </m:d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0.25</m:t>
              </m:r>
            </m:e>
          </m:rad>
          <m:r>
            <w:rPr>
              <w:rFonts w:ascii="Cambria Math" w:hAnsi="Cambria Math"/>
            </w:rPr>
            <m:t>+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0.5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</m:oMath>
      </m:oMathPara>
    </w:p>
    <w:p w14:paraId="0F957598" w14:textId="0A6551C5" w:rsidR="00A6781A" w:rsidRPr="005F7209" w:rsidRDefault="00A6781A" w:rsidP="00A6781A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.5</m:t>
              </m:r>
            </m:e>
          </m:d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0.25</m:t>
              </m:r>
            </m:e>
          </m:rad>
          <m:r>
            <w:rPr>
              <w:rFonts w:ascii="Cambria Math" w:hAnsi="Cambria Math"/>
            </w:rPr>
            <m:t>+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0.25</m:t>
              </m:r>
            </m:e>
          </m:rad>
        </m:oMath>
      </m:oMathPara>
    </w:p>
    <w:p w14:paraId="21AAF763" w14:textId="20FE29CC" w:rsidR="00A6781A" w:rsidRPr="005F7209" w:rsidRDefault="00A6781A" w:rsidP="00A6781A">
      <w:pPr>
        <w:rPr>
          <w:rFonts w:ascii="Latin Modern Roman" w:eastAsiaTheme="minorEastAsia" w:hAnsi="Latin Modern Roman"/>
        </w:rPr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.5</m:t>
            </m:r>
          </m:e>
        </m:d>
        <m:r>
          <w:rPr>
            <w:rFonts w:ascii="Cambria Math" w:hAnsi="Cambria Math"/>
          </w:rPr>
          <m:t>=2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r>
              <w:rPr>
                <w:rFonts w:ascii="Cambria Math" w:hAnsi="Cambria Math"/>
              </w:rPr>
              <m:t>1.25</m:t>
            </m:r>
          </m:e>
        </m:rad>
      </m:oMath>
      <w:r w:rsidR="000420B9" w:rsidRPr="005F7209">
        <w:rPr>
          <w:rFonts w:ascii="Latin Modern Roman" w:eastAsiaTheme="minorEastAsia" w:hAnsi="Latin Modern Roman"/>
        </w:rPr>
        <w:t xml:space="preserve"> </w:t>
      </w:r>
    </w:p>
    <w:p w14:paraId="0928EB74" w14:textId="7C05F1B8" w:rsidR="000420B9" w:rsidRPr="005F7209" w:rsidRDefault="000420B9" w:rsidP="000420B9">
      <w:pPr>
        <w:rPr>
          <w:rFonts w:ascii="Latin Modern Roman" w:eastAsiaTheme="minorEastAsia" w:hAnsi="Latin Modern Roman"/>
        </w:rPr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.5</m:t>
            </m:r>
          </m:e>
        </m:d>
        <m:r>
          <w:rPr>
            <w:rFonts w:ascii="Cambria Math" w:hAnsi="Cambria Math"/>
          </w:rPr>
          <m:t>=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r>
              <w:rPr>
                <w:rFonts w:ascii="Cambria Math" w:hAnsi="Cambria Math"/>
              </w:rPr>
              <m:t>4(1.25)</m:t>
            </m:r>
          </m:e>
        </m:rad>
      </m:oMath>
      <w:r w:rsidRPr="005F7209">
        <w:rPr>
          <w:rFonts w:ascii="Latin Modern Roman" w:eastAsiaTheme="minorEastAsia" w:hAnsi="Latin Modern Roman"/>
        </w:rPr>
        <w:t xml:space="preserve"> </w:t>
      </w:r>
    </w:p>
    <w:p w14:paraId="51962C28" w14:textId="34E4D6BF" w:rsidR="000420B9" w:rsidRPr="005F7209" w:rsidRDefault="000420B9" w:rsidP="00A6781A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.5</m:t>
              </m:r>
            </m:e>
          </m:d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5</m:t>
              </m:r>
            </m:e>
          </m:rad>
        </m:oMath>
      </m:oMathPara>
    </w:p>
    <w:p w14:paraId="4A0F2C49" w14:textId="4322D0A0" w:rsidR="000420B9" w:rsidRPr="005F7209" w:rsidRDefault="000420B9" w:rsidP="00A6781A">
      <w:pPr>
        <w:rPr>
          <w:rFonts w:ascii="Latin Modern Roman" w:eastAsiaTheme="minorEastAsia" w:hAnsi="Latin Modern Roman"/>
        </w:rPr>
      </w:pPr>
    </w:p>
    <w:p w14:paraId="29AA5761" w14:textId="14DE0BB0" w:rsidR="000420B9" w:rsidRPr="005F7209" w:rsidRDefault="000420B9" w:rsidP="00A6781A">
      <w:pPr>
        <w:rPr>
          <w:rFonts w:ascii="Latin Modern Roman" w:eastAsiaTheme="minorEastAsia" w:hAnsi="Latin Modern Roman"/>
        </w:rPr>
      </w:pPr>
      <w:r w:rsidRPr="005F7209">
        <w:rPr>
          <w:rFonts w:ascii="Latin Modern Roman" w:eastAsiaTheme="minorEastAsia" w:hAnsi="Latin Modern Roman"/>
        </w:rPr>
        <w:t>¿Cómo determinar que el punto encontrado corresponde a un punto crítico?</w:t>
      </w:r>
    </w:p>
    <w:p w14:paraId="257316E9" w14:textId="5D3E370B" w:rsidR="000420B9" w:rsidRPr="005F7209" w:rsidRDefault="000420B9" w:rsidP="00A6781A">
      <w:pPr>
        <w:rPr>
          <w:rFonts w:ascii="Latin Modern Roman" w:eastAsiaTheme="minorEastAsia" w:hAnsi="Latin Modern Roman"/>
        </w:rPr>
      </w:pPr>
      <w:r w:rsidRPr="005F7209">
        <w:rPr>
          <w:rFonts w:ascii="Latin Modern Roman" w:eastAsiaTheme="minorEastAsia" w:hAnsi="Latin Modern Roman"/>
        </w:rPr>
        <w:t xml:space="preserve">Para ello, calculamos la derivada de la función </w:t>
      </w:r>
      <w:r w:rsidR="00517CF6" w:rsidRPr="005F7209">
        <w:rPr>
          <w:rFonts w:ascii="Latin Modern Roman" w:eastAsiaTheme="minorEastAsia" w:hAnsi="Latin Modern Roman"/>
        </w:rPr>
        <w:fldChar w:fldCharType="begin" w:fldLock="1"/>
      </w:r>
      <w:r w:rsidR="00736D12" w:rsidRPr="005F7209">
        <w:rPr>
          <w:rFonts w:ascii="Latin Modern Roman" w:eastAsiaTheme="minorEastAsia" w:hAnsi="Latin Modern Roman"/>
        </w:rPr>
        <w:instrText>ADDIN CSL_CITATION {"citationItems":[{"id":"ITEM-1","itemData":{"abstract":"Predicting the binding mode of flexible polypeptides to proteins is an important task that falls outside the domain of applicability of most small molecule and protein−protein docking tools. Here, we test the small molecule flexible ligand docking program Glide on a set of 19 non-α-helical peptides and systematically improve pose prediction accuracy bynhancing Glide sampling for flexible polypeptides. In addition, scoring of the poses was improved by post-processing with physics-based implicit solvent MM- GBSA calculations. Using the best RMSD among the top 10 scoring poses as a metric, the success rate (RMSD ≤ 2.0 Å for the interface backbone atoms) increased from 21% with default Glide SP settings to 58% with the enhanced peptide sampling and scoring protocol in the case of redocking to the native protein structure. This approaches the accuracy of the recently developed Rosetta FlexPepDock method (63% success for these 19 peptides) while being over 100 times faster. Cross-docking was performed for a subset of cases where an unbound receptor structure was available, and in that case, 40% of peptides were docked successfully. We analyze the results and find that the optimized polypeptide protocol is most accurate for extended peptides of limited size and number of formal charges, defining a domain of applicability for this approach.","author":[{"dropping-particle":"","family":"Universidad Católica de Colombia","given":"","non-dropping-particle":"","parse-names":false,"suffix":""}],"container-title":"Angewandte Chemie International Edition, 6(11), 951–952.","id":"ITEM-1","issued":{"date-parts":[["2018"]]},"page":"1-40","title":"Aplicaciones a la derivada (parte II)","type":"article-journal"},"uris":["http://www.mendeley.com/documents/?uuid=708f5272-39f9-4dd6-8423-b7f1a20605c9"]}],"mendeley":{"formattedCitation":"(Universidad Católica de Colombia, 2018)","plainTextFormattedCitation":"(Universidad Católica de Colombia, 2018)","previouslyFormattedCitation":"(Universidad Católica de Colombia, 2018)"},"properties":{"noteIndex":0},"schema":"https://github.com/citation-style-language/schema/raw/master/csl-citation.json"}</w:instrText>
      </w:r>
      <w:r w:rsidR="00517CF6" w:rsidRPr="005F7209">
        <w:rPr>
          <w:rFonts w:ascii="Latin Modern Roman" w:eastAsiaTheme="minorEastAsia" w:hAnsi="Latin Modern Roman"/>
        </w:rPr>
        <w:fldChar w:fldCharType="separate"/>
      </w:r>
      <w:r w:rsidR="00517CF6" w:rsidRPr="005F7209">
        <w:rPr>
          <w:rFonts w:ascii="Latin Modern Roman" w:eastAsiaTheme="minorEastAsia" w:hAnsi="Latin Modern Roman"/>
          <w:noProof/>
        </w:rPr>
        <w:t>(Universidad Católica de Colombia, 2018)</w:t>
      </w:r>
      <w:r w:rsidR="00517CF6" w:rsidRPr="005F7209">
        <w:rPr>
          <w:rFonts w:ascii="Latin Modern Roman" w:eastAsiaTheme="minorEastAsia" w:hAnsi="Latin Modern Roman"/>
        </w:rPr>
        <w:fldChar w:fldCharType="end"/>
      </w:r>
    </w:p>
    <w:p w14:paraId="095523C7" w14:textId="79652ED8" w:rsidR="00A6781A" w:rsidRPr="005F7209" w:rsidRDefault="000420B9" w:rsidP="00A6781A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  <m:r>
            <w:rPr>
              <w:rFonts w:ascii="Cambria Math" w:hAnsi="Cambria Math"/>
            </w:rPr>
            <m:t>+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x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</m:oMath>
      </m:oMathPara>
    </w:p>
    <w:p w14:paraId="4399182A" w14:textId="5D98D741" w:rsidR="000420B9" w:rsidRPr="005F7209" w:rsidRDefault="000420B9" w:rsidP="000420B9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  <m:r>
            <w:rPr>
              <w:rFonts w:ascii="Cambria Math" w:hAnsi="Cambria Math"/>
            </w:rPr>
            <m:t>+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 xml:space="preserve">1+(1-2x+ 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)</m:t>
              </m:r>
            </m:e>
          </m:rad>
        </m:oMath>
      </m:oMathPara>
    </w:p>
    <w:p w14:paraId="10372CB8" w14:textId="3D89399D" w:rsidR="000420B9" w:rsidRPr="005F7209" w:rsidRDefault="000420B9" w:rsidP="000420B9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  <m:r>
            <w:rPr>
              <w:rFonts w:ascii="Cambria Math" w:hAnsi="Cambria Math"/>
            </w:rPr>
            <m:t>+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-2x+2</m:t>
              </m:r>
            </m:e>
          </m:rad>
        </m:oMath>
      </m:oMathPara>
    </w:p>
    <w:p w14:paraId="6A4C6397" w14:textId="6EECC9D2" w:rsidR="00A6781A" w:rsidRPr="005F7209" w:rsidRDefault="000420B9" w:rsidP="00A6781A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w:lastRenderedPageBreak/>
            <m:t>f'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2x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1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rad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2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x-1</m:t>
                  </m:r>
                </m:e>
              </m:d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</w:rPr>
                    <m:t>-2x+2</m:t>
                  </m:r>
                </m:e>
              </m:rad>
            </m:den>
          </m:f>
        </m:oMath>
      </m:oMathPara>
    </w:p>
    <w:p w14:paraId="7166738A" w14:textId="7C18E9A5" w:rsidR="000420B9" w:rsidRPr="005F7209" w:rsidRDefault="000420B9" w:rsidP="000420B9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f'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x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1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rad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x-1</m:t>
                  </m:r>
                </m:e>
              </m:d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</w:rPr>
                    <m:t>-2x+2</m:t>
                  </m:r>
                </m:e>
              </m:rad>
            </m:den>
          </m:f>
        </m:oMath>
      </m:oMathPara>
    </w:p>
    <w:p w14:paraId="62C84717" w14:textId="3A3D5B6C" w:rsidR="000420B9" w:rsidRPr="005F7209" w:rsidRDefault="000420B9" w:rsidP="000420B9">
      <w:pPr>
        <w:rPr>
          <w:rFonts w:ascii="Latin Modern Roman" w:eastAsiaTheme="minorEastAsia" w:hAnsi="Latin Modern Roman"/>
        </w:rPr>
      </w:pPr>
      <w:r w:rsidRPr="005F7209">
        <w:rPr>
          <w:rFonts w:ascii="Latin Modern Roman" w:eastAsiaTheme="minorEastAsia" w:hAnsi="Latin Modern Roman"/>
        </w:rPr>
        <w:t>Evaluamos en el punto x = 0.5</w:t>
      </w:r>
    </w:p>
    <w:p w14:paraId="4116CE9A" w14:textId="6217A47E" w:rsidR="000420B9" w:rsidRPr="005F7209" w:rsidRDefault="000420B9" w:rsidP="000420B9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f'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.5</m:t>
              </m:r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0.5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1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0.5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rad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0.5-1</m:t>
                  </m:r>
                </m:e>
              </m:d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0.5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</w:rPr>
                    <m:t>-2(0.5)+2</m:t>
                  </m:r>
                </m:e>
              </m:rad>
            </m:den>
          </m:f>
        </m:oMath>
      </m:oMathPara>
    </w:p>
    <w:p w14:paraId="05273120" w14:textId="597000BF" w:rsidR="000420B9" w:rsidRPr="005F7209" w:rsidRDefault="000420B9" w:rsidP="000420B9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f'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.5</m:t>
              </m:r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0.5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1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0.5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rad>
            </m:den>
          </m:f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0.5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1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0.5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rad>
            </m:den>
          </m:f>
        </m:oMath>
      </m:oMathPara>
    </w:p>
    <w:p w14:paraId="400E718E" w14:textId="65E7E273" w:rsidR="000420B9" w:rsidRPr="005F7209" w:rsidRDefault="000420B9" w:rsidP="000420B9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>
            <w:rPr>
              <w:rFonts w:ascii="Cambria Math" w:hAnsi="Cambria Math"/>
            </w:rPr>
            <m:t>f'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.5</m:t>
              </m:r>
            </m:e>
          </m:d>
          <m:r>
            <w:rPr>
              <w:rFonts w:ascii="Cambria Math" w:hAnsi="Cambria Math"/>
            </w:rPr>
            <m:t>=0</m:t>
          </m:r>
        </m:oMath>
      </m:oMathPara>
    </w:p>
    <w:p w14:paraId="5EE90FFB" w14:textId="7A53A8F7" w:rsidR="000420B9" w:rsidRPr="005F7209" w:rsidRDefault="000420B9" w:rsidP="000420B9">
      <w:pPr>
        <w:rPr>
          <w:rFonts w:ascii="Latin Modern Roman" w:eastAsiaTheme="minorEastAsia" w:hAnsi="Latin Modern Roman"/>
        </w:rPr>
      </w:pPr>
    </w:p>
    <w:p w14:paraId="7C20EB03" w14:textId="1F8CBA9F" w:rsidR="00D468D0" w:rsidRDefault="00D468D0" w:rsidP="00D468D0">
      <w:pPr>
        <w:pStyle w:val="Caption"/>
        <w:keepNext/>
      </w:pPr>
      <w:bookmarkStart w:id="5" w:name="_Toc108996463"/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 w:rsidR="00FD6966">
        <w:rPr>
          <w:noProof/>
        </w:rPr>
        <w:t>5</w:t>
      </w:r>
      <w:bookmarkEnd w:id="5"/>
      <w:r>
        <w:fldChar w:fldCharType="end"/>
      </w:r>
    </w:p>
    <w:p w14:paraId="7BF7F846" w14:textId="15E4CB8D" w:rsidR="00D468D0" w:rsidRDefault="00D468D0" w:rsidP="00D468D0">
      <w:pPr>
        <w:pStyle w:val="Caption"/>
        <w:keepNext/>
      </w:pPr>
      <w:r w:rsidRPr="00C50742">
        <w:t>Criterio de la primera derivada</w:t>
      </w:r>
    </w:p>
    <w:p w14:paraId="73E6F106" w14:textId="77777777" w:rsidR="001C124C" w:rsidRPr="005F7209" w:rsidRDefault="001C124C" w:rsidP="001C124C">
      <w:pPr>
        <w:keepNext/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389C8B56" wp14:editId="6DED7ABB">
            <wp:extent cx="4302760" cy="3652520"/>
            <wp:effectExtent l="0" t="0" r="2540" b="508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r="27607" b="1033"/>
                    <a:stretch/>
                  </pic:blipFill>
                  <pic:spPr bwMode="auto">
                    <a:xfrm>
                      <a:off x="0" y="0"/>
                      <a:ext cx="4302760" cy="36525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CA8277" w14:textId="01E071C5" w:rsidR="004509FA" w:rsidRPr="005F7209" w:rsidRDefault="004509FA" w:rsidP="000420B9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/>
            </w:rPr>
            <m:t>f''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+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x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sup>
                  </m:sSup>
                </m:e>
              </m:d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eastAsiaTheme="minorEastAsia" w:hAnsi="Cambria Math"/>
                    </w:rPr>
                    <m:t>1+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x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sup>
                  </m:sSup>
                </m:e>
              </m:rad>
            </m:den>
          </m:f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x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eastAsiaTheme="minorEastAsia" w:hAnsi="Cambria Math"/>
                    </w:rPr>
                    <m:t>-2x+2</m:t>
                  </m:r>
                </m:e>
              </m:d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x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eastAsiaTheme="minorEastAsia" w:hAnsi="Cambria Math"/>
                    </w:rPr>
                    <m:t>-2x+2</m:t>
                  </m:r>
                </m:e>
              </m:rad>
            </m:den>
          </m:f>
        </m:oMath>
      </m:oMathPara>
    </w:p>
    <w:p w14:paraId="1A7939C2" w14:textId="37A97AE1" w:rsidR="004509FA" w:rsidRPr="005F7209" w:rsidRDefault="004509FA" w:rsidP="000420B9">
      <w:pPr>
        <w:rPr>
          <w:rFonts w:ascii="Latin Modern Roman" w:eastAsiaTheme="minorEastAsia" w:hAnsi="Latin Modern Roman"/>
        </w:rPr>
      </w:pPr>
    </w:p>
    <w:p w14:paraId="4BAFA916" w14:textId="77777777" w:rsidR="00FD6966" w:rsidRDefault="00FD6966" w:rsidP="00FD6966">
      <w:pPr>
        <w:pStyle w:val="Caption"/>
        <w:keepNext/>
      </w:pPr>
      <w:bookmarkStart w:id="6" w:name="_Toc108996464"/>
      <w:r>
        <w:lastRenderedPageBreak/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>
        <w:rPr>
          <w:noProof/>
        </w:rPr>
        <w:t>6</w:t>
      </w:r>
      <w:bookmarkEnd w:id="6"/>
      <w:r>
        <w:fldChar w:fldCharType="end"/>
      </w:r>
    </w:p>
    <w:p w14:paraId="2593357A" w14:textId="2CF68FC7" w:rsidR="00FD6966" w:rsidRDefault="00FD6966" w:rsidP="00FD6966">
      <w:pPr>
        <w:pStyle w:val="Caption"/>
        <w:keepNext/>
      </w:pPr>
      <w:r w:rsidRPr="009E1027">
        <w:t>Criterio de la primera y segunda derivada</w:t>
      </w:r>
    </w:p>
    <w:p w14:paraId="1B294B3F" w14:textId="77777777" w:rsidR="001C124C" w:rsidRPr="005F7209" w:rsidRDefault="001C124C" w:rsidP="001C124C">
      <w:pPr>
        <w:keepNext/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1FC34BD0" wp14:editId="0124CBFA">
            <wp:extent cx="5943600" cy="2981960"/>
            <wp:effectExtent l="0" t="0" r="0" b="889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1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4086AE" w14:textId="76E61D3C" w:rsidR="001C124C" w:rsidRPr="005F7209" w:rsidRDefault="001C124C" w:rsidP="001C124C">
      <w:pPr>
        <w:pStyle w:val="Caption"/>
        <w:rPr>
          <w:rFonts w:ascii="Latin Modern Roman" w:hAnsi="Latin Modern Roman"/>
        </w:rPr>
      </w:pPr>
      <w:bookmarkStart w:id="7" w:name="_Toc88312940"/>
      <w:r w:rsidRPr="005F7209">
        <w:rPr>
          <w:rFonts w:ascii="Latin Modern Roman" w:hAnsi="Latin Modern Roman"/>
        </w:rPr>
        <w:t xml:space="preserve">Imagen </w:t>
      </w:r>
      <w:r w:rsidRPr="005F7209">
        <w:rPr>
          <w:rFonts w:ascii="Latin Modern Roman" w:hAnsi="Latin Modern Roman"/>
        </w:rPr>
        <w:fldChar w:fldCharType="begin"/>
      </w:r>
      <w:r w:rsidRPr="005F7209">
        <w:rPr>
          <w:rFonts w:ascii="Latin Modern Roman" w:hAnsi="Latin Modern Roman"/>
        </w:rPr>
        <w:instrText xml:space="preserve"> SEQ Imagen \* ARABIC </w:instrText>
      </w:r>
      <w:r w:rsidRPr="005F7209">
        <w:rPr>
          <w:rFonts w:ascii="Latin Modern Roman" w:hAnsi="Latin Modern Roman"/>
        </w:rPr>
        <w:fldChar w:fldCharType="separate"/>
      </w:r>
      <w:r w:rsidR="003413AC">
        <w:rPr>
          <w:rFonts w:ascii="Latin Modern Roman" w:hAnsi="Latin Modern Roman"/>
          <w:noProof/>
        </w:rPr>
        <w:t>6</w:t>
      </w:r>
      <w:r w:rsidRPr="005F7209">
        <w:rPr>
          <w:rFonts w:ascii="Latin Modern Roman" w:hAnsi="Latin Modern Roman"/>
        </w:rPr>
        <w:fldChar w:fldCharType="end"/>
      </w:r>
      <w:r w:rsidRPr="005F7209">
        <w:rPr>
          <w:rFonts w:ascii="Latin Modern Roman" w:hAnsi="Latin Modern Roman"/>
        </w:rPr>
        <w:t>: Criterio de la primera y segunda derivada</w:t>
      </w:r>
      <w:bookmarkEnd w:id="7"/>
    </w:p>
    <w:p w14:paraId="4D85059C" w14:textId="4BEA52EA" w:rsidR="00797E2D" w:rsidRPr="005F7209" w:rsidRDefault="00797E2D" w:rsidP="00797E2D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Solución del modelo algebraico</w:t>
      </w:r>
    </w:p>
    <w:p w14:paraId="1B90E9A2" w14:textId="3429B0CB" w:rsidR="00797E2D" w:rsidRPr="005F7209" w:rsidRDefault="00000000" w:rsidP="00797E2D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  <m:r>
            <w:rPr>
              <w:rFonts w:ascii="Cambria Math" w:hAnsi="Cambria Math"/>
            </w:rPr>
            <m:t>+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x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  <m:r>
            <w:rPr>
              <w:rFonts w:ascii="Cambria Math" w:hAnsi="Cambria Math"/>
            </w:rPr>
            <m:t xml:space="preserve">= 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5</m:t>
              </m:r>
            </m:e>
          </m:rad>
        </m:oMath>
      </m:oMathPara>
    </w:p>
    <w:p w14:paraId="3E7033B7" w14:textId="717CBEC8" w:rsidR="007918F3" w:rsidRPr="005F7209" w:rsidRDefault="007918F3" w:rsidP="00797E2D">
      <w:pPr>
        <w:rPr>
          <w:rFonts w:ascii="Latin Modern Roman" w:eastAsiaTheme="minorEastAsia" w:hAnsi="Latin Modern Roman"/>
        </w:rPr>
      </w:pPr>
    </w:p>
    <w:p w14:paraId="4D390D78" w14:textId="35171736" w:rsidR="007918F3" w:rsidRPr="005F7209" w:rsidRDefault="00000000" w:rsidP="007918F3">
      <w:pPr>
        <w:rPr>
          <w:rFonts w:ascii="Latin Modern Roman" w:eastAsiaTheme="minorEastAsia" w:hAnsi="Latin Modern Roman"/>
        </w:rPr>
      </w:pPr>
      <m:oMathPara>
        <m:oMathParaPr>
          <m:jc m:val="left"/>
        </m:oMathParaPr>
        <m:oMath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  <m:r>
            <w:rPr>
              <w:rFonts w:ascii="Cambria Math" w:hAnsi="Cambria Math"/>
            </w:rPr>
            <m:t>+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1-2x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  <m:r>
            <w:rPr>
              <w:rFonts w:ascii="Cambria Math" w:hAnsi="Cambria Math"/>
            </w:rPr>
            <m:t xml:space="preserve">= 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5</m:t>
              </m:r>
            </m:e>
          </m:rad>
        </m:oMath>
      </m:oMathPara>
    </w:p>
    <w:p w14:paraId="6E62FB4A" w14:textId="150B1495" w:rsidR="007918F3" w:rsidRPr="005F7209" w:rsidRDefault="00000000" w:rsidP="007918F3">
      <w:pPr>
        <w:rPr>
          <w:rFonts w:ascii="Latin Modern Roman" w:hAnsi="Latin Modern Roman"/>
        </w:rPr>
      </w:pPr>
      <m:oMathPara>
        <m:oMathParaPr>
          <m:jc m:val="left"/>
        </m:oMathParaPr>
        <m:oMath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  <m:r>
            <w:rPr>
              <w:rFonts w:ascii="Cambria Math" w:hAnsi="Cambria Math"/>
            </w:rPr>
            <m:t>+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-2x+2</m:t>
              </m:r>
            </m:e>
          </m:rad>
          <m:r>
            <w:rPr>
              <w:rFonts w:ascii="Cambria Math" w:hAnsi="Cambria Math"/>
            </w:rPr>
            <m:t xml:space="preserve">= 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5</m:t>
              </m:r>
            </m:e>
          </m:rad>
        </m:oMath>
      </m:oMathPara>
    </w:p>
    <w:p w14:paraId="0468CBC8" w14:textId="7C8945D4" w:rsidR="007918F3" w:rsidRPr="005F7209" w:rsidRDefault="00000000" w:rsidP="007918F3">
      <w:pPr>
        <w:rPr>
          <w:rFonts w:ascii="Latin Modern Roman" w:hAnsi="Latin Modern Roman"/>
        </w:rPr>
      </w:pPr>
      <m:oMathPara>
        <m:oMathParaPr>
          <m:jc m:val="left"/>
        </m:oMathParaPr>
        <m:oMath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rad>
          <m:r>
            <w:rPr>
              <w:rFonts w:ascii="Cambria Math" w:hAnsi="Cambria Math"/>
            </w:rPr>
            <m:t xml:space="preserve"> = 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r>
                <w:rPr>
                  <w:rFonts w:ascii="Cambria Math" w:hAnsi="Cambria Math"/>
                </w:rPr>
                <m:t>5</m:t>
              </m:r>
            </m:e>
          </m:rad>
          <m:r>
            <w:rPr>
              <w:rFonts w:ascii="Cambria Math" w:hAnsi="Cambria Math"/>
            </w:rPr>
            <m:t>-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-2x+2</m:t>
              </m:r>
            </m:e>
          </m:rad>
        </m:oMath>
      </m:oMathPara>
    </w:p>
    <w:p w14:paraId="51E236F3" w14:textId="3B67F4D9" w:rsidR="007918F3" w:rsidRPr="005F7209" w:rsidRDefault="007918F3" w:rsidP="007918F3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Elevando cada miembro al cuadrado</w:t>
      </w:r>
    </w:p>
    <w:p w14:paraId="2D5F5659" w14:textId="07996B3F" w:rsidR="007918F3" w:rsidRPr="005F7209" w:rsidRDefault="00000000" w:rsidP="00797E2D">
      <w:pPr>
        <w:rPr>
          <w:rFonts w:ascii="Latin Modern Roman" w:eastAsiaTheme="minorEastAsia" w:hAnsi="Latin Modern Roman"/>
          <w:vertAlign w:val="superscript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vertAlign w:val="superscript"/>
                    </w:rPr>
                  </m:ctrlPr>
                </m:dPr>
                <m:e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  <w:vertAlign w:val="superscript"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  <w:vertAlign w:val="superscript"/>
                        </w:rPr>
                        <m:t>1+</m:t>
                      </m:r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  <w:vertAlign w:val="superscript"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Theme="minorEastAsia" w:hAnsi="Cambria Math"/>
                              <w:vertAlign w:val="superscript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  <w:vertAlign w:val="superscript"/>
                            </w:rPr>
                            <m:t>2</m:t>
                          </m:r>
                        </m:sup>
                      </m:sSup>
                    </m:e>
                  </m:rad>
                </m:e>
              </m:d>
            </m:e>
            <m:sup>
              <m:r>
                <w:rPr>
                  <w:rFonts w:ascii="Cambria Math" w:eastAsiaTheme="minorEastAsia" w:hAnsi="Cambria Math"/>
                  <w:vertAlign w:val="superscript"/>
                </w:rPr>
                <m:t>2</m:t>
              </m:r>
            </m:sup>
          </m:sSup>
          <m:r>
            <w:rPr>
              <w:rFonts w:ascii="Cambria Math" w:eastAsiaTheme="minorEastAsia" w:hAnsi="Cambria Math"/>
              <w:vertAlign w:val="superscript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vertAlign w:val="superscript"/>
                    </w:rPr>
                  </m:ctrlPr>
                </m:dPr>
                <m:e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  <w:vertAlign w:val="superscript"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  <w:vertAlign w:val="superscript"/>
                        </w:rPr>
                        <m:t>5</m:t>
                      </m:r>
                    </m:e>
                  </m:rad>
                  <m:r>
                    <w:rPr>
                      <w:rFonts w:ascii="Cambria Math" w:eastAsiaTheme="minorEastAsia" w:hAnsi="Cambria Math"/>
                      <w:vertAlign w:val="superscript"/>
                    </w:rPr>
                    <m:t>-</m:t>
                  </m:r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  <w:vertAlign w:val="superscript"/>
                        </w:rPr>
                      </m:ctrlPr>
                    </m:radPr>
                    <m:deg/>
                    <m:e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  <w:vertAlign w:val="superscript"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Theme="minorEastAsia" w:hAnsi="Cambria Math"/>
                              <w:vertAlign w:val="superscript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  <w:vertAlign w:val="superscript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eastAsiaTheme="minorEastAsia" w:hAnsi="Cambria Math"/>
                          <w:vertAlign w:val="superscript"/>
                        </w:rPr>
                        <m:t>-2x+2</m:t>
                      </m:r>
                    </m:e>
                  </m:rad>
                </m:e>
              </m:d>
            </m:e>
            <m:sup>
              <m:r>
                <w:rPr>
                  <w:rFonts w:ascii="Cambria Math" w:eastAsiaTheme="minorEastAsia" w:hAnsi="Cambria Math"/>
                  <w:vertAlign w:val="superscript"/>
                </w:rPr>
                <m:t>2</m:t>
              </m:r>
            </m:sup>
          </m:sSup>
        </m:oMath>
      </m:oMathPara>
    </w:p>
    <w:p w14:paraId="23B4052A" w14:textId="6A16B113" w:rsidR="007918F3" w:rsidRPr="005F7209" w:rsidRDefault="007918F3" w:rsidP="00797E2D">
      <w:pPr>
        <w:rPr>
          <w:rFonts w:ascii="Latin Modern Roman" w:eastAsiaTheme="minorEastAsia" w:hAnsi="Latin Modern Roman"/>
          <w:vertAlign w:val="superscript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/>
              <w:vertAlign w:val="superscript"/>
            </w:rPr>
            <m:t>1+</m:t>
          </m:r>
          <m:sSup>
            <m:sSupPr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sSupPr>
            <m:e>
              <m:r>
                <w:rPr>
                  <w:rFonts w:ascii="Cambria Math" w:eastAsiaTheme="minorEastAsia" w:hAnsi="Cambria Math"/>
                  <w:vertAlign w:val="superscript"/>
                </w:rPr>
                <m:t>x</m:t>
              </m:r>
            </m:e>
            <m:sup>
              <m:r>
                <w:rPr>
                  <w:rFonts w:ascii="Cambria Math" w:eastAsiaTheme="minorEastAsia" w:hAnsi="Cambria Math"/>
                  <w:vertAlign w:val="superscript"/>
                </w:rPr>
                <m:t>2</m:t>
              </m:r>
            </m:sup>
          </m:sSup>
          <m:r>
            <w:rPr>
              <w:rFonts w:ascii="Cambria Math" w:eastAsiaTheme="minorEastAsia" w:hAnsi="Cambria Math"/>
              <w:vertAlign w:val="superscript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vertAlign w:val="superscript"/>
                    </w:rPr>
                  </m:ctrlPr>
                </m:dPr>
                <m:e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  <w:vertAlign w:val="superscript"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  <w:vertAlign w:val="superscript"/>
                        </w:rPr>
                        <m:t>5</m:t>
                      </m:r>
                    </m:e>
                  </m:rad>
                </m:e>
              </m:d>
            </m:e>
            <m:sup>
              <m:r>
                <w:rPr>
                  <w:rFonts w:ascii="Cambria Math" w:eastAsiaTheme="minorEastAsia" w:hAnsi="Cambria Math"/>
                  <w:vertAlign w:val="superscript"/>
                </w:rPr>
                <m:t>2</m:t>
              </m:r>
            </m:sup>
          </m:sSup>
          <m:r>
            <w:rPr>
              <w:rFonts w:ascii="Cambria Math" w:eastAsiaTheme="minorEastAsia" w:hAnsi="Cambria Math"/>
              <w:vertAlign w:val="superscript"/>
            </w:rPr>
            <m:t>-2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  <w:vertAlign w:val="superscript"/>
                </w:rPr>
                <m:t>5</m:t>
              </m:r>
            </m:e>
          </m:rad>
          <m:rad>
            <m:radPr>
              <m:degHide m:val="1"/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radPr>
            <m:deg/>
            <m:e>
              <m:sSup>
                <m:sSupPr>
                  <m:ctrlPr>
                    <w:rPr>
                      <w:rFonts w:ascii="Cambria Math" w:eastAsiaTheme="minorEastAsia" w:hAnsi="Cambria Math"/>
                      <w:i/>
                      <w:vertAlign w:val="superscript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vertAlign w:val="superscript"/>
                    </w:rPr>
                    <m:t>x</m:t>
                  </m:r>
                </m:e>
                <m:sup>
                  <m:r>
                    <w:rPr>
                      <w:rFonts w:ascii="Cambria Math" w:eastAsiaTheme="minorEastAsia" w:hAnsi="Cambria Math"/>
                      <w:vertAlign w:val="superscript"/>
                    </w:rPr>
                    <m:t>2</m:t>
                  </m:r>
                </m:sup>
              </m:sSup>
              <m:r>
                <w:rPr>
                  <w:rFonts w:ascii="Cambria Math" w:eastAsiaTheme="minorEastAsia" w:hAnsi="Cambria Math"/>
                  <w:vertAlign w:val="superscript"/>
                </w:rPr>
                <m:t>-2x+2</m:t>
              </m:r>
            </m:e>
          </m:rad>
          <m:r>
            <w:rPr>
              <w:rFonts w:ascii="Cambria Math" w:eastAsiaTheme="minorEastAsia" w:hAnsi="Cambria Math"/>
              <w:vertAlign w:val="superscript"/>
            </w:rPr>
            <m:t>+</m:t>
          </m:r>
          <m:sSup>
            <m:sSupPr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vertAlign w:val="superscript"/>
                    </w:rPr>
                  </m:ctrlPr>
                </m:dPr>
                <m:e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  <w:vertAlign w:val="superscript"/>
                        </w:rPr>
                      </m:ctrlPr>
                    </m:radPr>
                    <m:deg/>
                    <m:e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  <w:vertAlign w:val="superscript"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Theme="minorEastAsia" w:hAnsi="Cambria Math"/>
                              <w:vertAlign w:val="superscript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  <w:vertAlign w:val="superscript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eastAsiaTheme="minorEastAsia" w:hAnsi="Cambria Math"/>
                          <w:vertAlign w:val="superscript"/>
                        </w:rPr>
                        <m:t>-2x+2</m:t>
                      </m:r>
                    </m:e>
                  </m:rad>
                </m:e>
              </m:d>
            </m:e>
            <m:sup>
              <m:r>
                <w:rPr>
                  <w:rFonts w:ascii="Cambria Math" w:eastAsiaTheme="minorEastAsia" w:hAnsi="Cambria Math"/>
                  <w:vertAlign w:val="superscript"/>
                </w:rPr>
                <m:t>2</m:t>
              </m:r>
            </m:sup>
          </m:sSup>
        </m:oMath>
      </m:oMathPara>
    </w:p>
    <w:p w14:paraId="039423A3" w14:textId="6B6190F2" w:rsidR="005B074B" w:rsidRPr="005F7209" w:rsidRDefault="005B074B" w:rsidP="00797E2D">
      <w:pPr>
        <w:rPr>
          <w:rFonts w:ascii="Latin Modern Roman" w:eastAsiaTheme="minorEastAsia" w:hAnsi="Latin Modern Roman"/>
          <w:vertAlign w:val="superscript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/>
              <w:vertAlign w:val="superscript"/>
            </w:rPr>
            <m:t>1+</m:t>
          </m:r>
          <m:sSup>
            <m:sSupPr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sSupPr>
            <m:e>
              <m:r>
                <w:rPr>
                  <w:rFonts w:ascii="Cambria Math" w:eastAsiaTheme="minorEastAsia" w:hAnsi="Cambria Math"/>
                  <w:vertAlign w:val="superscript"/>
                </w:rPr>
                <m:t>x</m:t>
              </m:r>
            </m:e>
            <m:sup>
              <m:r>
                <w:rPr>
                  <w:rFonts w:ascii="Cambria Math" w:eastAsiaTheme="minorEastAsia" w:hAnsi="Cambria Math"/>
                  <w:vertAlign w:val="superscript"/>
                </w:rPr>
                <m:t>2</m:t>
              </m:r>
            </m:sup>
          </m:sSup>
          <m:r>
            <w:rPr>
              <w:rFonts w:ascii="Cambria Math" w:eastAsiaTheme="minorEastAsia" w:hAnsi="Cambria Math"/>
              <w:vertAlign w:val="superscript"/>
            </w:rPr>
            <m:t>=5-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  <w:vertAlign w:val="superscript"/>
                </w:rPr>
                <m:t>20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  <w:vertAlign w:val="superscript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vertAlign w:val="superscript"/>
                    </w:rPr>
                    <m:t>x</m:t>
                  </m:r>
                </m:e>
                <m:sup>
                  <m:r>
                    <w:rPr>
                      <w:rFonts w:ascii="Cambria Math" w:eastAsiaTheme="minorEastAsia" w:hAnsi="Cambria Math"/>
                      <w:vertAlign w:val="superscript"/>
                    </w:rPr>
                    <m:t>2</m:t>
                  </m:r>
                </m:sup>
              </m:sSup>
              <m:r>
                <w:rPr>
                  <w:rFonts w:ascii="Cambria Math" w:eastAsiaTheme="minorEastAsia" w:hAnsi="Cambria Math"/>
                  <w:vertAlign w:val="superscript"/>
                </w:rPr>
                <m:t>-40x+40</m:t>
              </m:r>
            </m:e>
          </m:rad>
          <m:r>
            <w:rPr>
              <w:rFonts w:ascii="Cambria Math" w:eastAsiaTheme="minorEastAsia" w:hAnsi="Cambria Math"/>
              <w:vertAlign w:val="superscript"/>
            </w:rPr>
            <m:t>+</m:t>
          </m:r>
          <m:sSup>
            <m:sSupPr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sSupPr>
            <m:e>
              <m:r>
                <w:rPr>
                  <w:rFonts w:ascii="Cambria Math" w:eastAsiaTheme="minorEastAsia" w:hAnsi="Cambria Math"/>
                  <w:vertAlign w:val="superscript"/>
                </w:rPr>
                <m:t>x</m:t>
              </m:r>
            </m:e>
            <m:sup>
              <m:r>
                <w:rPr>
                  <w:rFonts w:ascii="Cambria Math" w:eastAsiaTheme="minorEastAsia" w:hAnsi="Cambria Math"/>
                  <w:vertAlign w:val="superscript"/>
                </w:rPr>
                <m:t>2</m:t>
              </m:r>
            </m:sup>
          </m:sSup>
          <m:r>
            <w:rPr>
              <w:rFonts w:ascii="Cambria Math" w:eastAsiaTheme="minorEastAsia" w:hAnsi="Cambria Math"/>
              <w:vertAlign w:val="superscript"/>
            </w:rPr>
            <m:t>-2x+2</m:t>
          </m:r>
        </m:oMath>
      </m:oMathPara>
    </w:p>
    <w:p w14:paraId="0E5E89AC" w14:textId="4FD005C8" w:rsidR="005B074B" w:rsidRPr="005F7209" w:rsidRDefault="005B074B" w:rsidP="005B074B">
      <w:pPr>
        <w:rPr>
          <w:rFonts w:ascii="Latin Modern Roman" w:eastAsiaTheme="minorEastAsia" w:hAnsi="Latin Modern Roman"/>
          <w:vertAlign w:val="superscript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/>
              <w:vertAlign w:val="superscript"/>
            </w:rPr>
            <m:t>1=-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  <w:vertAlign w:val="superscript"/>
                </w:rPr>
                <m:t>20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  <w:vertAlign w:val="superscript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vertAlign w:val="superscript"/>
                    </w:rPr>
                    <m:t>x</m:t>
                  </m:r>
                </m:e>
                <m:sup>
                  <m:r>
                    <w:rPr>
                      <w:rFonts w:ascii="Cambria Math" w:eastAsiaTheme="minorEastAsia" w:hAnsi="Cambria Math"/>
                      <w:vertAlign w:val="superscript"/>
                    </w:rPr>
                    <m:t>2</m:t>
                  </m:r>
                </m:sup>
              </m:sSup>
              <m:r>
                <w:rPr>
                  <w:rFonts w:ascii="Cambria Math" w:eastAsiaTheme="minorEastAsia" w:hAnsi="Cambria Math"/>
                  <w:vertAlign w:val="superscript"/>
                </w:rPr>
                <m:t>-40x+40</m:t>
              </m:r>
            </m:e>
          </m:rad>
          <m:r>
            <w:rPr>
              <w:rFonts w:ascii="Cambria Math" w:eastAsiaTheme="minorEastAsia" w:hAnsi="Cambria Math"/>
              <w:vertAlign w:val="superscript"/>
            </w:rPr>
            <m:t xml:space="preserve"> -2x+7</m:t>
          </m:r>
        </m:oMath>
      </m:oMathPara>
    </w:p>
    <w:p w14:paraId="04B4A7FD" w14:textId="77777777" w:rsidR="005B074B" w:rsidRPr="005F7209" w:rsidRDefault="005B074B" w:rsidP="005B074B">
      <w:pPr>
        <w:rPr>
          <w:rFonts w:ascii="Latin Modern Roman" w:eastAsiaTheme="minorEastAsia" w:hAnsi="Latin Modern Roman"/>
          <w:vertAlign w:val="superscript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/>
              <w:vertAlign w:val="superscript"/>
            </w:rPr>
            <m:t>2x-6=-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  <w:vertAlign w:val="superscript"/>
                </w:rPr>
                <m:t>20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  <w:vertAlign w:val="superscript"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vertAlign w:val="superscript"/>
                    </w:rPr>
                    <m:t>x</m:t>
                  </m:r>
                </m:e>
                <m:sup>
                  <m:r>
                    <w:rPr>
                      <w:rFonts w:ascii="Cambria Math" w:eastAsiaTheme="minorEastAsia" w:hAnsi="Cambria Math"/>
                      <w:vertAlign w:val="superscript"/>
                    </w:rPr>
                    <m:t>2</m:t>
                  </m:r>
                </m:sup>
              </m:sSup>
              <m:r>
                <w:rPr>
                  <w:rFonts w:ascii="Cambria Math" w:eastAsiaTheme="minorEastAsia" w:hAnsi="Cambria Math"/>
                  <w:vertAlign w:val="superscript"/>
                </w:rPr>
                <m:t>-40x+40</m:t>
              </m:r>
            </m:e>
          </m:rad>
          <m:r>
            <w:rPr>
              <w:rFonts w:ascii="Cambria Math" w:eastAsiaTheme="minorEastAsia" w:hAnsi="Cambria Math"/>
              <w:vertAlign w:val="superscript"/>
            </w:rPr>
            <m:t xml:space="preserve"> </m:t>
          </m:r>
        </m:oMath>
      </m:oMathPara>
    </w:p>
    <w:p w14:paraId="50B92FF6" w14:textId="219D5773" w:rsidR="005B074B" w:rsidRPr="005F7209" w:rsidRDefault="00000000" w:rsidP="005B074B">
      <w:pPr>
        <w:rPr>
          <w:rFonts w:ascii="Latin Modern Roman" w:eastAsiaTheme="minorEastAsia" w:hAnsi="Latin Modern Roman"/>
          <w:vertAlign w:val="superscript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vertAlign w:val="superscript"/>
                    </w:rPr>
                  </m:ctrlPr>
                </m:dPr>
                <m:e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  <w:vertAlign w:val="superscript"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  <w:vertAlign w:val="superscript"/>
                        </w:rPr>
                        <m:t>20</m:t>
                      </m:r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  <w:vertAlign w:val="superscript"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Theme="minorEastAsia" w:hAnsi="Cambria Math"/>
                              <w:vertAlign w:val="superscript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  <w:vertAlign w:val="superscript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eastAsiaTheme="minorEastAsia" w:hAnsi="Cambria Math"/>
                          <w:vertAlign w:val="superscript"/>
                        </w:rPr>
                        <m:t>-40x+40</m:t>
                      </m:r>
                    </m:e>
                  </m:rad>
                </m:e>
              </m:d>
            </m:e>
            <m:sup>
              <m:r>
                <w:rPr>
                  <w:rFonts w:ascii="Cambria Math" w:eastAsiaTheme="minorEastAsia" w:hAnsi="Cambria Math"/>
                  <w:vertAlign w:val="superscript"/>
                </w:rPr>
                <m:t>2</m:t>
              </m:r>
            </m:sup>
          </m:sSup>
          <m:r>
            <w:rPr>
              <w:rFonts w:ascii="Cambria Math" w:eastAsiaTheme="minorEastAsia" w:hAnsi="Cambria Math"/>
              <w:vertAlign w:val="superscript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vertAlign w:val="superscript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vertAlign w:val="superscript"/>
                    </w:rPr>
                    <m:t>6-2x</m:t>
                  </m:r>
                </m:e>
              </m:d>
            </m:e>
            <m:sup>
              <m:r>
                <w:rPr>
                  <w:rFonts w:ascii="Cambria Math" w:eastAsiaTheme="minorEastAsia" w:hAnsi="Cambria Math"/>
                  <w:vertAlign w:val="superscript"/>
                </w:rPr>
                <m:t>2</m:t>
              </m:r>
            </m:sup>
          </m:sSup>
        </m:oMath>
      </m:oMathPara>
    </w:p>
    <w:p w14:paraId="2C3095A5" w14:textId="7099E55C" w:rsidR="005B074B" w:rsidRPr="005F7209" w:rsidRDefault="005B074B" w:rsidP="005B074B">
      <w:pPr>
        <w:rPr>
          <w:rFonts w:ascii="Latin Modern Roman" w:eastAsiaTheme="minorEastAsia" w:hAnsi="Latin Modern Roman"/>
          <w:vertAlign w:val="superscript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/>
              <w:vertAlign w:val="superscript"/>
            </w:rPr>
            <w:lastRenderedPageBreak/>
            <m:t>20</m:t>
          </m:r>
          <m:sSup>
            <m:sSupPr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sSupPr>
            <m:e>
              <m:r>
                <w:rPr>
                  <w:rFonts w:ascii="Cambria Math" w:eastAsiaTheme="minorEastAsia" w:hAnsi="Cambria Math"/>
                  <w:vertAlign w:val="superscript"/>
                </w:rPr>
                <m:t>x</m:t>
              </m:r>
            </m:e>
            <m:sup>
              <m:r>
                <w:rPr>
                  <w:rFonts w:ascii="Cambria Math" w:eastAsiaTheme="minorEastAsia" w:hAnsi="Cambria Math"/>
                  <w:vertAlign w:val="superscript"/>
                </w:rPr>
                <m:t>2</m:t>
              </m:r>
            </m:sup>
          </m:sSup>
          <m:r>
            <w:rPr>
              <w:rFonts w:ascii="Cambria Math" w:eastAsiaTheme="minorEastAsia" w:hAnsi="Cambria Math"/>
              <w:vertAlign w:val="superscript"/>
            </w:rPr>
            <m:t>-40x+40=36-24x+4</m:t>
          </m:r>
          <m:sSup>
            <m:sSupPr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sSupPr>
            <m:e>
              <m:r>
                <w:rPr>
                  <w:rFonts w:ascii="Cambria Math" w:eastAsiaTheme="minorEastAsia" w:hAnsi="Cambria Math"/>
                  <w:vertAlign w:val="superscript"/>
                </w:rPr>
                <m:t>x</m:t>
              </m:r>
            </m:e>
            <m:sup>
              <m:r>
                <w:rPr>
                  <w:rFonts w:ascii="Cambria Math" w:eastAsiaTheme="minorEastAsia" w:hAnsi="Cambria Math"/>
                  <w:vertAlign w:val="superscript"/>
                </w:rPr>
                <m:t>2</m:t>
              </m:r>
            </m:sup>
          </m:sSup>
        </m:oMath>
      </m:oMathPara>
    </w:p>
    <w:p w14:paraId="4BECC84A" w14:textId="3D7F47A9" w:rsidR="005B074B" w:rsidRPr="005F7209" w:rsidRDefault="005B074B" w:rsidP="005B074B">
      <w:pPr>
        <w:rPr>
          <w:rFonts w:ascii="Latin Modern Roman" w:eastAsiaTheme="minorEastAsia" w:hAnsi="Latin Modern Roman"/>
          <w:vertAlign w:val="superscript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/>
              <w:vertAlign w:val="superscript"/>
            </w:rPr>
            <m:t>16</m:t>
          </m:r>
          <m:sSup>
            <m:sSupPr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sSupPr>
            <m:e>
              <m:r>
                <w:rPr>
                  <w:rFonts w:ascii="Cambria Math" w:eastAsiaTheme="minorEastAsia" w:hAnsi="Cambria Math"/>
                  <w:vertAlign w:val="superscript"/>
                </w:rPr>
                <m:t>x</m:t>
              </m:r>
            </m:e>
            <m:sup>
              <m:r>
                <w:rPr>
                  <w:rFonts w:ascii="Cambria Math" w:eastAsiaTheme="minorEastAsia" w:hAnsi="Cambria Math"/>
                  <w:vertAlign w:val="superscript"/>
                </w:rPr>
                <m:t>2</m:t>
              </m:r>
            </m:sup>
          </m:sSup>
          <m:r>
            <w:rPr>
              <w:rFonts w:ascii="Cambria Math" w:eastAsiaTheme="minorEastAsia" w:hAnsi="Cambria Math"/>
              <w:vertAlign w:val="superscript"/>
            </w:rPr>
            <m:t>-16x+4=0</m:t>
          </m:r>
        </m:oMath>
      </m:oMathPara>
    </w:p>
    <w:p w14:paraId="596F64D3" w14:textId="4B7B6B28" w:rsidR="00763F4D" w:rsidRPr="005F7209" w:rsidRDefault="00763F4D" w:rsidP="00763F4D">
      <w:pPr>
        <w:rPr>
          <w:rFonts w:ascii="Latin Modern Roman" w:eastAsiaTheme="minorEastAsia" w:hAnsi="Latin Modern Roman"/>
          <w:vertAlign w:val="superscript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/>
              <w:vertAlign w:val="superscript"/>
            </w:rPr>
            <m:t>4</m:t>
          </m:r>
          <m:sSup>
            <m:sSupPr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sSupPr>
            <m:e>
              <m:r>
                <w:rPr>
                  <w:rFonts w:ascii="Cambria Math" w:eastAsiaTheme="minorEastAsia" w:hAnsi="Cambria Math"/>
                  <w:vertAlign w:val="superscript"/>
                </w:rPr>
                <m:t>x</m:t>
              </m:r>
            </m:e>
            <m:sup>
              <m:r>
                <w:rPr>
                  <w:rFonts w:ascii="Cambria Math" w:eastAsiaTheme="minorEastAsia" w:hAnsi="Cambria Math"/>
                  <w:vertAlign w:val="superscript"/>
                </w:rPr>
                <m:t>2</m:t>
              </m:r>
            </m:sup>
          </m:sSup>
          <m:r>
            <w:rPr>
              <w:rFonts w:ascii="Cambria Math" w:eastAsiaTheme="minorEastAsia" w:hAnsi="Cambria Math"/>
              <w:vertAlign w:val="superscript"/>
            </w:rPr>
            <m:t>-4x+1=0</m:t>
          </m:r>
        </m:oMath>
      </m:oMathPara>
    </w:p>
    <w:p w14:paraId="58CAA995" w14:textId="21BF913B" w:rsidR="00763F4D" w:rsidRPr="005F7209" w:rsidRDefault="00000000" w:rsidP="00763F4D">
      <w:pPr>
        <w:rPr>
          <w:rFonts w:ascii="Latin Modern Roman" w:eastAsiaTheme="minorEastAsia" w:hAnsi="Latin Modern Roman"/>
          <w:vertAlign w:val="superscript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vertAlign w:val="superscript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vertAlign w:val="superscript"/>
                    </w:rPr>
                    <m:t>2x-1</m:t>
                  </m:r>
                </m:e>
              </m:d>
            </m:e>
            <m:sup>
              <m:r>
                <w:rPr>
                  <w:rFonts w:ascii="Cambria Math" w:eastAsiaTheme="minorEastAsia" w:hAnsi="Cambria Math"/>
                  <w:vertAlign w:val="superscript"/>
                </w:rPr>
                <m:t>2</m:t>
              </m:r>
            </m:sup>
          </m:sSup>
          <m:r>
            <w:rPr>
              <w:rFonts w:ascii="Cambria Math" w:eastAsiaTheme="minorEastAsia" w:hAnsi="Cambria Math"/>
              <w:vertAlign w:val="superscript"/>
            </w:rPr>
            <m:t>=0</m:t>
          </m:r>
        </m:oMath>
      </m:oMathPara>
    </w:p>
    <w:p w14:paraId="4D335A13" w14:textId="56298C4D" w:rsidR="00763F4D" w:rsidRPr="005F7209" w:rsidRDefault="00763F4D" w:rsidP="00763F4D">
      <w:pPr>
        <w:rPr>
          <w:rFonts w:ascii="Latin Modern Roman" w:eastAsiaTheme="minorEastAsia" w:hAnsi="Latin Modern Roman"/>
          <w:vertAlign w:val="superscript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/>
              <w:vertAlign w:val="superscript"/>
            </w:rPr>
            <m:t>2x-1=0</m:t>
          </m:r>
        </m:oMath>
      </m:oMathPara>
    </w:p>
    <w:p w14:paraId="12F83E2B" w14:textId="4F602D2B" w:rsidR="00763F4D" w:rsidRPr="005F7209" w:rsidRDefault="00763F4D" w:rsidP="00763F4D">
      <w:pPr>
        <w:rPr>
          <w:rFonts w:ascii="Latin Modern Roman" w:eastAsiaTheme="minorEastAsia" w:hAnsi="Latin Modern Roman"/>
          <w:vertAlign w:val="superscript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/>
              <w:vertAlign w:val="superscript"/>
            </w:rPr>
            <m:t>2x=1</m:t>
          </m:r>
        </m:oMath>
      </m:oMathPara>
    </w:p>
    <w:p w14:paraId="37B1AD01" w14:textId="4D223D32" w:rsidR="00763F4D" w:rsidRPr="005F7209" w:rsidRDefault="00763F4D" w:rsidP="00763F4D">
      <w:pPr>
        <w:rPr>
          <w:rFonts w:ascii="Latin Modern Roman" w:eastAsiaTheme="minorEastAsia" w:hAnsi="Latin Modern Roman"/>
          <w:vertAlign w:val="superscript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/>
              <w:vertAlign w:val="superscript"/>
            </w:rPr>
            <m:t>x=</m:t>
          </m:r>
          <m:f>
            <m:fPr>
              <m:ctrlPr>
                <w:rPr>
                  <w:rFonts w:ascii="Cambria Math" w:eastAsiaTheme="minorEastAsia" w:hAnsi="Cambria Math"/>
                  <w:i/>
                  <w:vertAlign w:val="superscript"/>
                </w:rPr>
              </m:ctrlPr>
            </m:fPr>
            <m:num>
              <m:r>
                <w:rPr>
                  <w:rFonts w:ascii="Cambria Math" w:eastAsiaTheme="minorEastAsia" w:hAnsi="Cambria Math"/>
                  <w:vertAlign w:val="superscript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  <w:vertAlign w:val="superscript"/>
                </w:rPr>
                <m:t>2</m:t>
              </m:r>
            </m:den>
          </m:f>
        </m:oMath>
      </m:oMathPara>
    </w:p>
    <w:p w14:paraId="475B06EB" w14:textId="68381DB2" w:rsidR="00763F4D" w:rsidRPr="005F7209" w:rsidRDefault="00637515" w:rsidP="00763F4D">
      <w:pPr>
        <w:rPr>
          <w:rFonts w:ascii="Latin Modern Roman" w:eastAsiaTheme="minorEastAsia" w:hAnsi="Latin Modern Roman"/>
        </w:rPr>
      </w:pPr>
      <w:r w:rsidRPr="005F7209">
        <w:rPr>
          <w:rFonts w:ascii="Latin Modern Roman" w:eastAsiaTheme="minorEastAsia" w:hAnsi="Latin Modern Roman"/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BD82ED3" wp14:editId="34305C0A">
                <wp:simplePos x="0" y="0"/>
                <wp:positionH relativeFrom="column">
                  <wp:posOffset>-76484</wp:posOffset>
                </wp:positionH>
                <wp:positionV relativeFrom="paragraph">
                  <wp:posOffset>95004</wp:posOffset>
                </wp:positionV>
                <wp:extent cx="1659624" cy="421422"/>
                <wp:effectExtent l="19050" t="19050" r="17145" b="17145"/>
                <wp:wrapNone/>
                <wp:docPr id="12" name="Rectángulo: esquinas redondeadas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59624" cy="421422"/>
                        </a:xfrm>
                        <a:prstGeom prst="roundRect">
                          <a:avLst/>
                        </a:prstGeom>
                        <a:noFill/>
                        <a:ln w="28575">
                          <a:solidFill>
                            <a:srgbClr val="C00000"/>
                          </a:solidFill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accent5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oundrect w14:anchorId="736BE42A" id="Rectángulo: esquinas redondeadas 12" o:spid="_x0000_s1026" style="position:absolute;margin-left:-6pt;margin-top:7.5pt;width:130.7pt;height:33.2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" filled="f" strokecolor="#c00000" strokeweight="2.25pt"/>
            </w:pict>
          </mc:Fallback>
        </mc:AlternateContent>
      </w:r>
    </w:p>
    <w:p w14:paraId="56ECE739" w14:textId="04B8ACE8" w:rsidR="00763F4D" w:rsidRPr="005F7209" w:rsidRDefault="00637515" w:rsidP="005B074B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Situación Problema No. 2</w:t>
      </w:r>
    </w:p>
    <w:p w14:paraId="5B00E20C" w14:textId="202BBC2C" w:rsidR="005B074B" w:rsidRPr="005F7209" w:rsidRDefault="005B074B" w:rsidP="005B074B">
      <w:pPr>
        <w:rPr>
          <w:rFonts w:ascii="Latin Modern Roman" w:eastAsiaTheme="minorEastAsia" w:hAnsi="Latin Modern Roman"/>
        </w:rPr>
      </w:pPr>
    </w:p>
    <w:p w14:paraId="476853C0" w14:textId="6793F999" w:rsidR="00637515" w:rsidRPr="005F7209" w:rsidRDefault="00637515" w:rsidP="005B074B">
      <w:pPr>
        <w:rPr>
          <w:rFonts w:ascii="Latin Modern Roman" w:eastAsiaTheme="minorEastAsia" w:hAnsi="Latin Modern Roman"/>
        </w:rPr>
      </w:pPr>
      <w:r w:rsidRPr="005F7209">
        <w:rPr>
          <w:rFonts w:ascii="Latin Modern Roman" w:eastAsiaTheme="minorEastAsia" w:hAnsi="Latin Modern Roman"/>
          <w:color w:val="660066"/>
        </w:rPr>
        <w:t>Comprende que sin un lenguaje formal la noción de función como una regla f, que a cada valor x, le asigna un único valor f(x) y reconoce que su gráfica está conformada por todos los puntos (x, f(x)).</w:t>
      </w:r>
      <w:r w:rsidRPr="005F7209">
        <w:rPr>
          <w:rFonts w:ascii="Latin Modern Roman" w:eastAsiaTheme="minorEastAsia" w:hAnsi="Latin Modern Roman"/>
        </w:rPr>
        <w:t xml:space="preserve"> También comprende que una función sirve para modelar relaciones de dependencia entre dos magnitudes. Por ejemplo, Una caja (sin tapa) debe base 8dm x 9dm y altura 10 dm se construye con tablas de grosos g.</w:t>
      </w:r>
    </w:p>
    <w:p w14:paraId="691AEB45" w14:textId="77777777" w:rsidR="009F6BB6" w:rsidRPr="005F7209" w:rsidRDefault="009F6BB6" w:rsidP="009F6BB6">
      <w:pPr>
        <w:keepNext/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198E702A" wp14:editId="0871A9DE">
            <wp:extent cx="4143375" cy="1971675"/>
            <wp:effectExtent l="0" t="0" r="9525" b="9525"/>
            <wp:docPr id="17" name="Imagen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143375" cy="197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DB6363" w14:textId="240CA9E9" w:rsidR="009F6BB6" w:rsidRPr="005F7209" w:rsidRDefault="009F6BB6" w:rsidP="009F6BB6">
      <w:pPr>
        <w:pStyle w:val="Caption"/>
        <w:rPr>
          <w:rFonts w:ascii="Latin Modern Roman" w:hAnsi="Latin Modern Roman"/>
        </w:rPr>
      </w:pPr>
      <w:bookmarkStart w:id="8" w:name="_Toc88312941"/>
      <w:r w:rsidRPr="005F7209">
        <w:rPr>
          <w:rFonts w:ascii="Latin Modern Roman" w:hAnsi="Latin Modern Roman"/>
        </w:rPr>
        <w:t xml:space="preserve">Imagen </w:t>
      </w:r>
      <w:r w:rsidRPr="005F7209">
        <w:rPr>
          <w:rFonts w:ascii="Latin Modern Roman" w:hAnsi="Latin Modern Roman"/>
        </w:rPr>
        <w:fldChar w:fldCharType="begin"/>
      </w:r>
      <w:r w:rsidRPr="005F7209">
        <w:rPr>
          <w:rFonts w:ascii="Latin Modern Roman" w:hAnsi="Latin Modern Roman"/>
        </w:rPr>
        <w:instrText xml:space="preserve"> SEQ Imagen \* ARABIC </w:instrText>
      </w:r>
      <w:r w:rsidRPr="005F7209">
        <w:rPr>
          <w:rFonts w:ascii="Latin Modern Roman" w:hAnsi="Latin Modern Roman"/>
        </w:rPr>
        <w:fldChar w:fldCharType="separate"/>
      </w:r>
      <w:r w:rsidR="003413AC">
        <w:rPr>
          <w:rFonts w:ascii="Latin Modern Roman" w:hAnsi="Latin Modern Roman"/>
          <w:noProof/>
        </w:rPr>
        <w:t>7</w:t>
      </w:r>
      <w:r w:rsidRPr="005F7209">
        <w:rPr>
          <w:rFonts w:ascii="Latin Modern Roman" w:hAnsi="Latin Modern Roman"/>
        </w:rPr>
        <w:fldChar w:fldCharType="end"/>
      </w:r>
      <w:r w:rsidRPr="005F7209">
        <w:rPr>
          <w:rFonts w:ascii="Latin Modern Roman" w:hAnsi="Latin Modern Roman"/>
        </w:rPr>
        <w:t>: Modelo de caja por construir</w:t>
      </w:r>
      <w:bookmarkEnd w:id="8"/>
    </w:p>
    <w:p w14:paraId="54A4E89F" w14:textId="557D01D0" w:rsidR="00101B1E" w:rsidRPr="005F7209" w:rsidRDefault="00101B1E" w:rsidP="00101B1E">
      <w:pPr>
        <w:rPr>
          <w:rFonts w:ascii="Latin Modern Roman" w:hAnsi="Latin Modern Roman"/>
        </w:rPr>
      </w:pPr>
    </w:p>
    <w:p w14:paraId="37BB718A" w14:textId="659D9892" w:rsidR="00101B1E" w:rsidRPr="005F7209" w:rsidRDefault="00101B1E" w:rsidP="00101B1E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Solución algébrica</w:t>
      </w:r>
    </w:p>
    <w:p w14:paraId="1F7E7B1F" w14:textId="3C3FDEB8" w:rsidR="00101B1E" w:rsidRPr="005F7209" w:rsidRDefault="00581632" w:rsidP="00101B1E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Espesor: x</w:t>
      </w:r>
    </w:p>
    <w:p w14:paraId="79500F15" w14:textId="5E8A4609" w:rsidR="00581632" w:rsidRPr="005F7209" w:rsidRDefault="00581632" w:rsidP="00101B1E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Largo: l</w:t>
      </w:r>
    </w:p>
    <w:p w14:paraId="79ADA4A1" w14:textId="0318C24F" w:rsidR="00581632" w:rsidRPr="005F7209" w:rsidRDefault="00581632" w:rsidP="00101B1E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Ancho: a</w:t>
      </w:r>
    </w:p>
    <w:p w14:paraId="67E2F7CF" w14:textId="04E76E87" w:rsidR="00581632" w:rsidRPr="005F7209" w:rsidRDefault="00581632" w:rsidP="00101B1E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Alto: h</w:t>
      </w:r>
    </w:p>
    <w:p w14:paraId="22E8DD81" w14:textId="77777777" w:rsidR="00581632" w:rsidRPr="005F7209" w:rsidRDefault="00581632" w:rsidP="00101B1E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 xml:space="preserve">Volumen interno de la caja </w:t>
      </w:r>
    </w:p>
    <w:p w14:paraId="3D87DB61" w14:textId="5DA1A208" w:rsidR="00581632" w:rsidRPr="005F7209" w:rsidRDefault="00581632" w:rsidP="00101B1E">
      <w:pPr>
        <w:rPr>
          <w:rFonts w:ascii="Latin Modern Roman" w:eastAsiaTheme="minorEastAsia" w:hAnsi="Latin Modern Roman"/>
        </w:rPr>
      </w:pPr>
      <w:r w:rsidRPr="005F7209">
        <w:rPr>
          <w:rFonts w:ascii="Latin Modern Roman" w:hAnsi="Latin Modern Roman"/>
        </w:rPr>
        <w:lastRenderedPageBreak/>
        <w:t xml:space="preserve"> </w:t>
      </w:r>
      <m:oMath>
        <m:r>
          <w:rPr>
            <w:rFonts w:ascii="Cambria Math" w:hAnsi="Cambria Math"/>
          </w:rPr>
          <m:t>v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l-2x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a-2x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h-x</m:t>
            </m:r>
          </m:e>
        </m:d>
      </m:oMath>
    </w:p>
    <w:p w14:paraId="1CD1F788" w14:textId="3E11E217" w:rsidR="00581632" w:rsidRPr="005F7209" w:rsidRDefault="00581632" w:rsidP="00101B1E">
      <w:pPr>
        <w:rPr>
          <w:rFonts w:ascii="Latin Modern Roman" w:eastAsiaTheme="minorEastAsia" w:hAnsi="Latin Modern Roman"/>
        </w:rPr>
      </w:pPr>
    </w:p>
    <w:p w14:paraId="08D2772E" w14:textId="77777777" w:rsidR="003A71B8" w:rsidRPr="005F7209" w:rsidRDefault="003A71B8" w:rsidP="00101B1E">
      <w:pPr>
        <w:rPr>
          <w:rFonts w:ascii="Latin Modern Roman" w:hAnsi="Latin Modern Roman"/>
          <w:noProof/>
        </w:rPr>
      </w:pPr>
    </w:p>
    <w:p w14:paraId="4F1B6359" w14:textId="7FADD3E6" w:rsidR="00581632" w:rsidRPr="005F7209" w:rsidRDefault="00B11718" w:rsidP="00101B1E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4550C75B" wp14:editId="576603D5">
            <wp:extent cx="5943600" cy="2942590"/>
            <wp:effectExtent l="0" t="0" r="0" b="0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42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A7105F" w14:textId="1C74C92E" w:rsidR="00B11718" w:rsidRPr="005F7209" w:rsidRDefault="00C44BBD" w:rsidP="00101B1E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756BCCE" wp14:editId="285D6EE1">
                <wp:simplePos x="0" y="0"/>
                <wp:positionH relativeFrom="column">
                  <wp:posOffset>2052566</wp:posOffset>
                </wp:positionH>
                <wp:positionV relativeFrom="paragraph">
                  <wp:posOffset>777306</wp:posOffset>
                </wp:positionV>
                <wp:extent cx="2171416" cy="0"/>
                <wp:effectExtent l="0" t="19050" r="19685" b="19050"/>
                <wp:wrapNone/>
                <wp:docPr id="21" name="Conector recto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171416" cy="0"/>
                        </a:xfrm>
                        <a:prstGeom prst="line">
                          <a:avLst/>
                        </a:prstGeom>
                        <a:ln w="28575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4500AC9A" id="Conector recto 21" o:spid="_x0000_s1026" style="position:absolute;flip:y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61.6pt,61.2pt" to="332.6pt,61.2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" strokecolor="#4472c4 [3204]" strokeweight="2.25pt">
                <v:stroke joinstyle="miter"/>
              </v:line>
            </w:pict>
          </mc:Fallback>
        </mc:AlternateContent>
      </w:r>
    </w:p>
    <w:p w14:paraId="440F4270" w14:textId="71CBFCD4" w:rsidR="00B11718" w:rsidRPr="005F7209" w:rsidRDefault="00B11718" w:rsidP="00101B1E">
      <w:pPr>
        <w:rPr>
          <w:rFonts w:ascii="Latin Modern Roman" w:eastAsiaTheme="minorEastAsia" w:hAnsi="Latin Modern Roman"/>
          <w:color w:val="00B0F0"/>
        </w:rPr>
      </w:pPr>
      <m:oMathPara>
        <m:oMathParaPr>
          <m:jc m:val="center"/>
        </m:oMathParaPr>
        <m:oMath>
          <m:r>
            <w:rPr>
              <w:rFonts w:ascii="Cambria Math" w:hAnsi="Cambria Math"/>
              <w:color w:val="00B0F0"/>
            </w:rPr>
            <m:t>-2x+l</m:t>
          </m:r>
        </m:oMath>
      </m:oMathPara>
    </w:p>
    <w:p w14:paraId="1131181E" w14:textId="76A0A92F" w:rsidR="00B11718" w:rsidRPr="005F7209" w:rsidRDefault="00B11718" w:rsidP="00B11718">
      <w:pPr>
        <w:rPr>
          <w:rFonts w:ascii="Latin Modern Roman" w:eastAsiaTheme="minorEastAsia" w:hAnsi="Latin Modern Roman"/>
          <w:color w:val="00B0F0"/>
        </w:rPr>
      </w:pPr>
      <m:oMathPara>
        <m:oMathParaPr>
          <m:jc m:val="center"/>
        </m:oMathParaPr>
        <m:oMath>
          <m:r>
            <w:rPr>
              <w:rFonts w:ascii="Cambria Math" w:hAnsi="Cambria Math"/>
              <w:color w:val="00B0F0"/>
            </w:rPr>
            <m:t>-2x+a</m:t>
          </m:r>
        </m:oMath>
      </m:oMathPara>
    </w:p>
    <w:p w14:paraId="075BECB0" w14:textId="017BBB08" w:rsidR="00B11718" w:rsidRPr="005F7209" w:rsidRDefault="009D51A3" w:rsidP="00B11718">
      <w:pPr>
        <w:rPr>
          <w:rFonts w:ascii="Latin Modern Roman" w:hAnsi="Latin Modern Roman"/>
          <w:color w:val="FF0000"/>
        </w:rPr>
      </w:pPr>
      <w:r w:rsidRPr="005F7209">
        <w:rPr>
          <w:rFonts w:ascii="Latin Modern Roman" w:eastAsiaTheme="minorEastAsia" w:hAnsi="Latin Modern Roman"/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263EFE4" wp14:editId="2D401FE7">
                <wp:simplePos x="0" y="0"/>
                <wp:positionH relativeFrom="column">
                  <wp:posOffset>2040340</wp:posOffset>
                </wp:positionH>
                <wp:positionV relativeFrom="paragraph">
                  <wp:posOffset>728762</wp:posOffset>
                </wp:positionV>
                <wp:extent cx="2231409" cy="13648"/>
                <wp:effectExtent l="0" t="0" r="35560" b="24765"/>
                <wp:wrapNone/>
                <wp:docPr id="22" name="Conector recto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2231409" cy="13648"/>
                        </a:xfrm>
                        <a:prstGeom prst="line">
                          <a:avLst/>
                        </a:prstGeom>
                        <a:ln w="19050"/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26BB0C5D" id="Conector recto 22" o:spid="_x0000_s1026" style="position:absolute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60.65pt,57.4pt" to="336.35pt,58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" strokecolor="#4472c4 [3204]" strokeweight="1.5pt">
                <v:stroke joinstyle="miter"/>
              </v:line>
            </w:pict>
          </mc:Fallback>
        </mc:AlternateContent>
      </w:r>
      <w:r w:rsidR="00E1572A" w:rsidRPr="005F7209">
        <w:rPr>
          <w:rFonts w:ascii="Latin Modern Roman" w:eastAsiaTheme="minorEastAsia" w:hAnsi="Latin Modern Roman"/>
          <w:noProof/>
        </w:rPr>
        <w:br/>
      </w:r>
      <m:oMathPara>
        <m:oMathParaPr>
          <m:jc m:val="center"/>
        </m:oMathParaPr>
        <m:oMath>
          <m:r>
            <w:rPr>
              <w:rFonts w:ascii="Cambria Math" w:eastAsiaTheme="minorEastAsia" w:hAnsi="Cambria Math"/>
              <w:color w:val="FF0000"/>
            </w:rPr>
            <m:t>4</m:t>
          </m:r>
          <m:sSup>
            <m:sSupPr>
              <m:ctrlPr>
                <w:rPr>
                  <w:rFonts w:ascii="Cambria Math" w:eastAsiaTheme="minorEastAsia" w:hAnsi="Cambria Math"/>
                  <w:i/>
                  <w:color w:val="FF0000"/>
                </w:rPr>
              </m:ctrlPr>
            </m:sSupPr>
            <m:e>
              <m:r>
                <w:rPr>
                  <w:rFonts w:ascii="Cambria Math" w:eastAsiaTheme="minorEastAsia" w:hAnsi="Cambria Math"/>
                  <w:color w:val="FF0000"/>
                </w:rPr>
                <m:t>x</m:t>
              </m:r>
            </m:e>
            <m:sup>
              <m:r>
                <w:rPr>
                  <w:rFonts w:ascii="Cambria Math" w:eastAsiaTheme="minorEastAsia" w:hAnsi="Cambria Math"/>
                  <w:color w:val="FF0000"/>
                </w:rPr>
                <m:t>2</m:t>
              </m:r>
            </m:sup>
          </m:sSup>
          <m:r>
            <w:rPr>
              <w:rFonts w:ascii="Cambria Math" w:eastAsiaTheme="minorEastAsia" w:hAnsi="Cambria Math"/>
              <w:color w:val="FF0000"/>
            </w:rPr>
            <m:t>-2xl</m:t>
          </m:r>
        </m:oMath>
      </m:oMathPara>
    </w:p>
    <w:p w14:paraId="53FC693D" w14:textId="4FB46664" w:rsidR="00C44BBD" w:rsidRPr="005F7209" w:rsidRDefault="00E1572A" w:rsidP="00C44BBD">
      <w:pPr>
        <w:rPr>
          <w:rFonts w:ascii="Latin Modern Roman" w:eastAsiaTheme="minorEastAsia" w:hAnsi="Latin Modern Roman"/>
          <w:color w:val="FF0000"/>
        </w:rPr>
      </w:pPr>
      <m:oMathPara>
        <m:oMathParaPr>
          <m:jc m:val="center"/>
        </m:oMathParaPr>
        <m:oMath>
          <m:r>
            <w:rPr>
              <w:rFonts w:ascii="Cambria Math" w:hAnsi="Cambria Math"/>
              <w:color w:val="FF0000"/>
            </w:rPr>
            <m:t xml:space="preserve">                                           -2xa+al</m:t>
          </m:r>
        </m:oMath>
      </m:oMathPara>
    </w:p>
    <w:p w14:paraId="27B4D632" w14:textId="77777777" w:rsidR="00E1572A" w:rsidRPr="005F7209" w:rsidRDefault="00E1572A" w:rsidP="00C44BBD">
      <w:pPr>
        <w:rPr>
          <w:rFonts w:ascii="Latin Modern Roman" w:eastAsiaTheme="minorEastAsia" w:hAnsi="Latin Modern Roman"/>
          <w:color w:val="00B0F0"/>
        </w:rPr>
      </w:pPr>
      <m:oMathPara>
        <m:oMath>
          <m:r>
            <w:rPr>
              <w:rFonts w:ascii="Cambria Math" w:eastAsiaTheme="minorEastAsia" w:hAnsi="Cambria Math"/>
              <w:color w:val="00B0F0"/>
            </w:rPr>
            <m:t xml:space="preserve">                      </m:t>
          </m:r>
          <m:r>
            <w:rPr>
              <w:rFonts w:ascii="Cambria Math" w:eastAsiaTheme="minorEastAsia" w:hAnsi="Cambria Math"/>
              <w:color w:val="00B050"/>
            </w:rPr>
            <m:t>4</m:t>
          </m:r>
          <m:sSup>
            <m:sSupPr>
              <m:ctrlPr>
                <w:rPr>
                  <w:rFonts w:ascii="Cambria Math" w:eastAsiaTheme="minorEastAsia" w:hAnsi="Cambria Math"/>
                  <w:i/>
                  <w:color w:val="00B050"/>
                </w:rPr>
              </m:ctrlPr>
            </m:sSupPr>
            <m:e>
              <m:r>
                <w:rPr>
                  <w:rFonts w:ascii="Cambria Math" w:eastAsiaTheme="minorEastAsia" w:hAnsi="Cambria Math"/>
                  <w:color w:val="00B050"/>
                </w:rPr>
                <m:t>x</m:t>
              </m:r>
            </m:e>
            <m:sup>
              <m:r>
                <w:rPr>
                  <w:rFonts w:ascii="Cambria Math" w:eastAsiaTheme="minorEastAsia" w:hAnsi="Cambria Math"/>
                  <w:color w:val="00B050"/>
                </w:rPr>
                <m:t>2</m:t>
              </m:r>
            </m:sup>
          </m:sSup>
          <m:r>
            <w:rPr>
              <w:rFonts w:ascii="Cambria Math" w:eastAsiaTheme="minorEastAsia" w:hAnsi="Cambria Math"/>
              <w:color w:val="00B050"/>
            </w:rPr>
            <m:t>-2xl-2xa+al</m:t>
          </m:r>
        </m:oMath>
      </m:oMathPara>
    </w:p>
    <w:p w14:paraId="0C87674A" w14:textId="1069036B" w:rsidR="00C44BBD" w:rsidRPr="005F7209" w:rsidRDefault="00C44BBD" w:rsidP="00C44BBD">
      <w:pPr>
        <w:rPr>
          <w:rFonts w:ascii="Latin Modern Roman" w:eastAsiaTheme="minorEastAsia" w:hAnsi="Latin Modern Roman"/>
          <w:color w:val="000000" w:themeColor="text1"/>
        </w:rPr>
      </w:pPr>
      <m:oMathPara>
        <m:oMath>
          <m:r>
            <w:rPr>
              <w:rFonts w:ascii="Cambria Math" w:hAnsi="Cambria Math"/>
              <w:color w:val="000000" w:themeColor="text1"/>
            </w:rPr>
            <m:t>-x+h</m:t>
          </m:r>
        </m:oMath>
      </m:oMathPara>
    </w:p>
    <w:p w14:paraId="674A75B9" w14:textId="02C2C294" w:rsidR="00E1572A" w:rsidRPr="005F7209" w:rsidRDefault="009D51A3" w:rsidP="00C44BBD">
      <w:pPr>
        <w:rPr>
          <w:rFonts w:ascii="Latin Modern Roman" w:eastAsiaTheme="minorEastAsia" w:hAnsi="Latin Modern Roman"/>
          <w:color w:val="00B0F0"/>
        </w:rPr>
      </w:pPr>
      <w:r w:rsidRPr="005F7209">
        <w:rPr>
          <w:rFonts w:ascii="Latin Modern Roman" w:eastAsiaTheme="minorEastAsia" w:hAnsi="Latin Modern Roman"/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45B4403" wp14:editId="4C58C9CD">
                <wp:simplePos x="0" y="0"/>
                <wp:positionH relativeFrom="column">
                  <wp:posOffset>2004686</wp:posOffset>
                </wp:positionH>
                <wp:positionV relativeFrom="paragraph">
                  <wp:posOffset>25400</wp:posOffset>
                </wp:positionV>
                <wp:extent cx="2301069" cy="18746"/>
                <wp:effectExtent l="19050" t="19050" r="23495" b="19685"/>
                <wp:wrapNone/>
                <wp:docPr id="23" name="Conector recto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2301069" cy="18746"/>
                        </a:xfrm>
                        <a:prstGeom prst="line">
                          <a:avLst/>
                        </a:prstGeom>
                        <a:noFill/>
                        <a:ln w="28575" cap="flat" cmpd="sng" algn="ctr">
                          <a:solidFill>
                            <a:srgbClr val="4472C4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0F340E4E" id="Conector recto 23" o:spid="_x0000_s1026" style="position:absolute;flip:y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57.85pt,2pt" to="339.05pt,3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" strokecolor="#4472c4" strokeweight="2.25pt">
                <v:stroke joinstyle="miter"/>
              </v:line>
            </w:pict>
          </mc:Fallback>
        </mc:AlternateContent>
      </w:r>
      <w:r w:rsidR="00E1572A" w:rsidRPr="005F7209">
        <w:rPr>
          <w:rFonts w:ascii="Latin Modern Roman" w:hAnsi="Latin Modern Roman"/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341044F" wp14:editId="73F74AB2">
                <wp:simplePos x="0" y="0"/>
                <wp:positionH relativeFrom="margin">
                  <wp:align>left</wp:align>
                </wp:positionH>
                <wp:positionV relativeFrom="paragraph">
                  <wp:posOffset>817179</wp:posOffset>
                </wp:positionV>
                <wp:extent cx="5834418" cy="40469"/>
                <wp:effectExtent l="19050" t="19050" r="33020" b="36195"/>
                <wp:wrapNone/>
                <wp:docPr id="9" name="Conector recto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V="1">
                          <a:off x="0" y="0"/>
                          <a:ext cx="5834418" cy="40469"/>
                        </a:xfrm>
                        <a:prstGeom prst="line">
                          <a:avLst/>
                        </a:prstGeom>
                        <a:noFill/>
                        <a:ln w="28575" cap="flat" cmpd="sng" algn="ctr">
                          <a:solidFill>
                            <a:srgbClr val="4472C4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6ACDCDAA" id="Conector recto 9" o:spid="_x0000_s1026" style="position:absolute;flip:y;z-index:251666432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" from="0,64.35pt" to="459.4pt,67.5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" strokecolor="#4472c4" strokeweight="2.25pt">
                <v:stroke joinstyle="miter"/>
                <w10:wrap anchorx="margin"/>
              </v:line>
            </w:pict>
          </mc:Fallback>
        </mc:AlternateContent>
      </w:r>
    </w:p>
    <w:p w14:paraId="258FB68C" w14:textId="0248807C" w:rsidR="00C44BBD" w:rsidRPr="005F7209" w:rsidRDefault="00E1572A" w:rsidP="00C44BBD">
      <w:pPr>
        <w:rPr>
          <w:rFonts w:ascii="Latin Modern Roman" w:eastAsiaTheme="minorEastAsia" w:hAnsi="Latin Modern Roman"/>
          <w:color w:val="00B0F0"/>
        </w:rPr>
      </w:pPr>
      <m:oMath>
        <m:r>
          <w:rPr>
            <w:rFonts w:ascii="Cambria Math" w:eastAsiaTheme="minorEastAsia" w:hAnsi="Cambria Math"/>
            <w:color w:val="00B0F0"/>
          </w:rPr>
          <m:t xml:space="preserve">                                                                                 -4</m:t>
        </m:r>
        <m:sSup>
          <m:sSupPr>
            <m:ctrlPr>
              <w:rPr>
                <w:rFonts w:ascii="Cambria Math" w:eastAsiaTheme="minorEastAsia" w:hAnsi="Cambria Math"/>
                <w:i/>
                <w:color w:val="00B0F0"/>
              </w:rPr>
            </m:ctrlPr>
          </m:sSupPr>
          <m:e>
            <m:r>
              <w:rPr>
                <w:rFonts w:ascii="Cambria Math" w:eastAsiaTheme="minorEastAsia" w:hAnsi="Cambria Math"/>
                <w:color w:val="00B0F0"/>
              </w:rPr>
              <m:t>x</m:t>
            </m:r>
          </m:e>
          <m:sup>
            <m:r>
              <w:rPr>
                <w:rFonts w:ascii="Cambria Math" w:eastAsiaTheme="minorEastAsia" w:hAnsi="Cambria Math"/>
                <w:color w:val="00B0F0"/>
              </w:rPr>
              <m:t>3</m:t>
            </m:r>
          </m:sup>
        </m:sSup>
        <m:r>
          <w:rPr>
            <w:rFonts w:ascii="Cambria Math" w:eastAsiaTheme="minorEastAsia" w:hAnsi="Cambria Math"/>
            <w:color w:val="00B0F0"/>
          </w:rPr>
          <m:t>+2</m:t>
        </m:r>
        <m:sSup>
          <m:sSupPr>
            <m:ctrlPr>
              <w:rPr>
                <w:rFonts w:ascii="Cambria Math" w:eastAsiaTheme="minorEastAsia" w:hAnsi="Cambria Math"/>
                <w:i/>
                <w:color w:val="00B0F0"/>
              </w:rPr>
            </m:ctrlPr>
          </m:sSupPr>
          <m:e>
            <m:r>
              <w:rPr>
                <w:rFonts w:ascii="Cambria Math" w:eastAsiaTheme="minorEastAsia" w:hAnsi="Cambria Math"/>
                <w:color w:val="00B0F0"/>
              </w:rPr>
              <m:t>x</m:t>
            </m:r>
          </m:e>
          <m:sup>
            <m:r>
              <w:rPr>
                <w:rFonts w:ascii="Cambria Math" w:eastAsiaTheme="minorEastAsia" w:hAnsi="Cambria Math"/>
                <w:color w:val="00B0F0"/>
              </w:rPr>
              <m:t>2</m:t>
            </m:r>
          </m:sup>
        </m:sSup>
        <m:r>
          <w:rPr>
            <w:rFonts w:ascii="Cambria Math" w:eastAsiaTheme="minorEastAsia" w:hAnsi="Cambria Math"/>
            <w:color w:val="00B0F0"/>
          </w:rPr>
          <m:t>l+2</m:t>
        </m:r>
        <m:sSup>
          <m:sSupPr>
            <m:ctrlPr>
              <w:rPr>
                <w:rFonts w:ascii="Cambria Math" w:eastAsiaTheme="minorEastAsia" w:hAnsi="Cambria Math"/>
                <w:i/>
                <w:color w:val="00B0F0"/>
              </w:rPr>
            </m:ctrlPr>
          </m:sSupPr>
          <m:e>
            <m:r>
              <w:rPr>
                <w:rFonts w:ascii="Cambria Math" w:eastAsiaTheme="minorEastAsia" w:hAnsi="Cambria Math"/>
                <w:color w:val="00B0F0"/>
              </w:rPr>
              <m:t>x</m:t>
            </m:r>
          </m:e>
          <m:sup>
            <m:r>
              <w:rPr>
                <w:rFonts w:ascii="Cambria Math" w:eastAsiaTheme="minorEastAsia" w:hAnsi="Cambria Math"/>
                <w:color w:val="00B0F0"/>
              </w:rPr>
              <m:t>2</m:t>
            </m:r>
          </m:sup>
        </m:sSup>
        <m:r>
          <w:rPr>
            <w:rFonts w:ascii="Cambria Math" w:eastAsiaTheme="minorEastAsia" w:hAnsi="Cambria Math"/>
            <w:color w:val="00B0F0"/>
          </w:rPr>
          <m:t>a-xal</m:t>
        </m:r>
      </m:oMath>
      <w:r w:rsidRPr="005F7209">
        <w:rPr>
          <w:rFonts w:ascii="Latin Modern Roman" w:eastAsiaTheme="minorEastAsia" w:hAnsi="Latin Modern Roman"/>
          <w:noProof/>
        </w:rPr>
        <w:t xml:space="preserve"> </w:t>
      </w:r>
    </w:p>
    <w:p w14:paraId="39AF3280" w14:textId="4FA43EAE" w:rsidR="00B11718" w:rsidRPr="005F7209" w:rsidRDefault="00E1572A" w:rsidP="00101B1E">
      <w:pPr>
        <w:rPr>
          <w:rFonts w:ascii="Latin Modern Roman" w:hAnsi="Latin Modern Roman"/>
        </w:rPr>
      </w:pPr>
      <m:oMathPara>
        <m:oMath>
          <m:r>
            <w:rPr>
              <w:rFonts w:ascii="Cambria Math" w:eastAsiaTheme="minorEastAsia" w:hAnsi="Cambria Math"/>
              <w:color w:val="00B0F0"/>
            </w:rPr>
            <m:t xml:space="preserve">                                                                                +4</m:t>
          </m:r>
          <m:sSup>
            <m:sSupPr>
              <m:ctrlPr>
                <w:rPr>
                  <w:rFonts w:ascii="Cambria Math" w:eastAsiaTheme="minorEastAsia" w:hAnsi="Cambria Math"/>
                  <w:i/>
                  <w:color w:val="00B0F0"/>
                </w:rPr>
              </m:ctrlPr>
            </m:sSupPr>
            <m:e>
              <m:r>
                <w:rPr>
                  <w:rFonts w:ascii="Cambria Math" w:eastAsiaTheme="minorEastAsia" w:hAnsi="Cambria Math"/>
                  <w:color w:val="00B0F0"/>
                </w:rPr>
                <m:t>x</m:t>
              </m:r>
            </m:e>
            <m:sup>
              <m:r>
                <w:rPr>
                  <w:rFonts w:ascii="Cambria Math" w:eastAsiaTheme="minorEastAsia" w:hAnsi="Cambria Math"/>
                  <w:color w:val="00B0F0"/>
                </w:rPr>
                <m:t>2</m:t>
              </m:r>
            </m:sup>
          </m:sSup>
          <m:r>
            <w:rPr>
              <w:rFonts w:ascii="Cambria Math" w:eastAsiaTheme="minorEastAsia" w:hAnsi="Cambria Math"/>
              <w:color w:val="00B0F0"/>
            </w:rPr>
            <m:t>h                 -2xlh             -2xah        +alh</m:t>
          </m:r>
        </m:oMath>
      </m:oMathPara>
    </w:p>
    <w:p w14:paraId="33AEAB60" w14:textId="1099012C" w:rsidR="00BB3DF9" w:rsidRPr="005F7209" w:rsidRDefault="00BB3DF9" w:rsidP="00101B1E">
      <w:pPr>
        <w:rPr>
          <w:rFonts w:ascii="Latin Modern Roman" w:hAnsi="Latin Modern Roman"/>
        </w:rPr>
      </w:pPr>
    </w:p>
    <w:p w14:paraId="6FC877EF" w14:textId="6BED10E5" w:rsidR="00E1572A" w:rsidRPr="005F7209" w:rsidRDefault="00E1572A" w:rsidP="00E1572A">
      <w:pPr>
        <w:rPr>
          <w:rFonts w:ascii="Latin Modern Roman" w:eastAsiaTheme="minorEastAsia" w:hAnsi="Latin Modern Roman"/>
          <w:color w:val="000000" w:themeColor="text1"/>
          <w:sz w:val="40"/>
          <w:szCs w:val="40"/>
        </w:rPr>
      </w:pPr>
      <m:oMath>
        <m:r>
          <w:rPr>
            <w:rFonts w:ascii="Cambria Math" w:eastAsiaTheme="minorEastAsia" w:hAnsi="Cambria Math"/>
            <w:color w:val="000000" w:themeColor="text1"/>
            <w:sz w:val="40"/>
            <w:szCs w:val="40"/>
          </w:rPr>
          <m:t>-4</m:t>
        </m:r>
        <m:sSup>
          <m:sSupPr>
            <m:ctrlPr>
              <w:rPr>
                <w:rFonts w:ascii="Cambria Math" w:eastAsiaTheme="minorEastAsia" w:hAnsi="Cambria Math"/>
                <w:i/>
                <w:color w:val="000000" w:themeColor="text1"/>
                <w:sz w:val="40"/>
                <w:szCs w:val="40"/>
              </w:rPr>
            </m:ctrlPr>
          </m:sSupPr>
          <m:e>
            <m:r>
              <w:rPr>
                <w:rFonts w:ascii="Cambria Math" w:eastAsiaTheme="minorEastAsia" w:hAnsi="Cambria Math"/>
                <w:color w:val="000000" w:themeColor="text1"/>
                <w:sz w:val="40"/>
                <w:szCs w:val="40"/>
              </w:rPr>
              <m:t>x</m:t>
            </m:r>
          </m:e>
          <m:sup>
            <m:r>
              <w:rPr>
                <w:rFonts w:ascii="Cambria Math" w:eastAsiaTheme="minorEastAsia" w:hAnsi="Cambria Math"/>
                <w:color w:val="000000" w:themeColor="text1"/>
                <w:sz w:val="40"/>
                <w:szCs w:val="40"/>
              </w:rPr>
              <m:t>3</m:t>
            </m:r>
          </m:sup>
        </m:sSup>
        <m:r>
          <w:rPr>
            <w:rFonts w:ascii="Cambria Math" w:eastAsiaTheme="minorEastAsia" w:hAnsi="Cambria Math"/>
            <w:color w:val="000000" w:themeColor="text1"/>
            <w:sz w:val="40"/>
            <w:szCs w:val="40"/>
          </w:rPr>
          <m:t>+2</m:t>
        </m:r>
        <m:sSup>
          <m:sSupPr>
            <m:ctrlPr>
              <w:rPr>
                <w:rFonts w:ascii="Cambria Math" w:eastAsiaTheme="minorEastAsia" w:hAnsi="Cambria Math"/>
                <w:i/>
                <w:color w:val="000000" w:themeColor="text1"/>
                <w:sz w:val="40"/>
                <w:szCs w:val="40"/>
              </w:rPr>
            </m:ctrlPr>
          </m:sSupPr>
          <m:e>
            <m:r>
              <w:rPr>
                <w:rFonts w:ascii="Cambria Math" w:eastAsiaTheme="minorEastAsia" w:hAnsi="Cambria Math"/>
                <w:color w:val="000000" w:themeColor="text1"/>
                <w:sz w:val="40"/>
                <w:szCs w:val="40"/>
              </w:rPr>
              <m:t>x</m:t>
            </m:r>
          </m:e>
          <m:sup>
            <m:r>
              <w:rPr>
                <w:rFonts w:ascii="Cambria Math" w:eastAsiaTheme="minorEastAsia" w:hAnsi="Cambria Math"/>
                <w:color w:val="000000" w:themeColor="text1"/>
                <w:sz w:val="40"/>
                <w:szCs w:val="40"/>
              </w:rPr>
              <m:t>2</m:t>
            </m:r>
          </m:sup>
        </m:sSup>
        <m:d>
          <m:dPr>
            <m:ctrlPr>
              <w:rPr>
                <w:rFonts w:ascii="Cambria Math" w:eastAsiaTheme="minorEastAsia" w:hAnsi="Cambria Math"/>
                <w:i/>
                <w:color w:val="000000" w:themeColor="text1"/>
                <w:sz w:val="40"/>
                <w:szCs w:val="40"/>
              </w:rPr>
            </m:ctrlPr>
          </m:dPr>
          <m:e>
            <m:r>
              <w:rPr>
                <w:rFonts w:ascii="Cambria Math" w:eastAsiaTheme="minorEastAsia" w:hAnsi="Cambria Math"/>
                <w:color w:val="000000" w:themeColor="text1"/>
                <w:sz w:val="40"/>
                <w:szCs w:val="40"/>
              </w:rPr>
              <m:t>2</m:t>
            </m:r>
            <m:r>
              <w:rPr>
                <w:rFonts w:ascii="Cambria Math" w:eastAsiaTheme="minorEastAsia" w:hAnsi="Cambria Math"/>
                <w:color w:val="000000" w:themeColor="text1"/>
                <w:sz w:val="40"/>
                <w:szCs w:val="40"/>
              </w:rPr>
              <m:t>h+l+a</m:t>
            </m:r>
          </m:e>
        </m:d>
        <m:r>
          <w:rPr>
            <w:rFonts w:ascii="Cambria Math" w:eastAsiaTheme="minorEastAsia" w:hAnsi="Cambria Math"/>
            <w:color w:val="000000" w:themeColor="text1"/>
            <w:sz w:val="40"/>
            <w:szCs w:val="40"/>
          </w:rPr>
          <m:t>-x</m:t>
        </m:r>
        <m:d>
          <m:dPr>
            <m:ctrlPr>
              <w:rPr>
                <w:rFonts w:ascii="Cambria Math" w:eastAsiaTheme="minorEastAsia" w:hAnsi="Cambria Math"/>
                <w:i/>
                <w:color w:val="000000" w:themeColor="text1"/>
                <w:sz w:val="40"/>
                <w:szCs w:val="40"/>
              </w:rPr>
            </m:ctrlPr>
          </m:dPr>
          <m:e>
            <m:r>
              <w:rPr>
                <w:rFonts w:ascii="Cambria Math" w:eastAsiaTheme="minorEastAsia" w:hAnsi="Cambria Math"/>
                <w:color w:val="000000" w:themeColor="text1"/>
                <w:sz w:val="40"/>
                <w:szCs w:val="40"/>
              </w:rPr>
              <m:t>al-2</m:t>
            </m:r>
            <m:r>
              <w:rPr>
                <w:rFonts w:ascii="Cambria Math" w:eastAsiaTheme="minorEastAsia" w:hAnsi="Cambria Math"/>
                <w:color w:val="000000" w:themeColor="text1"/>
                <w:sz w:val="40"/>
                <w:szCs w:val="40"/>
              </w:rPr>
              <m:t>hl-2ah</m:t>
            </m:r>
          </m:e>
        </m:d>
        <m:r>
          <w:rPr>
            <w:rFonts w:ascii="Cambria Math" w:eastAsiaTheme="minorEastAsia" w:hAnsi="Cambria Math"/>
            <w:color w:val="000000" w:themeColor="text1"/>
            <w:sz w:val="40"/>
            <w:szCs w:val="40"/>
          </w:rPr>
          <m:t>+ahl</m:t>
        </m:r>
      </m:oMath>
      <w:r w:rsidRPr="005F7209">
        <w:rPr>
          <w:rFonts w:ascii="Latin Modern Roman" w:eastAsiaTheme="minorEastAsia" w:hAnsi="Latin Modern Roman"/>
          <w:noProof/>
          <w:color w:val="000000" w:themeColor="text1"/>
          <w:sz w:val="40"/>
          <w:szCs w:val="40"/>
        </w:rPr>
        <w:t xml:space="preserve"> </w:t>
      </w:r>
    </w:p>
    <w:p w14:paraId="2480CD7D" w14:textId="459BE817" w:rsidR="00AC4997" w:rsidRPr="005F7209" w:rsidRDefault="00AC4997" w:rsidP="00101B1E">
      <w:pPr>
        <w:rPr>
          <w:rFonts w:ascii="Latin Modern Roman" w:hAnsi="Latin Modern Roman"/>
        </w:rPr>
      </w:pPr>
    </w:p>
    <w:p w14:paraId="09239BEA" w14:textId="77777777" w:rsidR="009D51A3" w:rsidRPr="005F7209" w:rsidRDefault="009D51A3" w:rsidP="00101B1E">
      <w:pPr>
        <w:rPr>
          <w:rFonts w:ascii="Latin Modern Roman" w:hAnsi="Latin Modern Roman"/>
        </w:rPr>
      </w:pPr>
    </w:p>
    <w:p w14:paraId="4BEA8215" w14:textId="59487245" w:rsidR="009D51A3" w:rsidRPr="005F7209" w:rsidRDefault="009D51A3" w:rsidP="00101B1E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w:lastRenderedPageBreak/>
        <w:drawing>
          <wp:inline distT="0" distB="0" distL="0" distR="0" wp14:anchorId="0AFADDD0" wp14:editId="20907577">
            <wp:extent cx="5943600" cy="3520599"/>
            <wp:effectExtent l="0" t="0" r="0" b="381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Imagen 11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205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0B48BE" w14:textId="77777777" w:rsidR="00E41337" w:rsidRPr="005F7209" w:rsidRDefault="00E41337" w:rsidP="00E41337">
      <w:pPr>
        <w:keepNext/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7377A9A1" wp14:editId="0044A3A4">
            <wp:extent cx="5943600" cy="351155"/>
            <wp:effectExtent l="0" t="0" r="0" b="0"/>
            <wp:docPr id="14" name="Imagen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1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54A23F" w14:textId="54EF3726" w:rsidR="00E41337" w:rsidRPr="005F7209" w:rsidRDefault="00E41337" w:rsidP="00E41337">
      <w:pPr>
        <w:pStyle w:val="Caption"/>
        <w:rPr>
          <w:rFonts w:ascii="Latin Modern Roman" w:hAnsi="Latin Modern Roman"/>
        </w:rPr>
      </w:pPr>
      <w:bookmarkStart w:id="9" w:name="_Toc88312942"/>
      <w:r w:rsidRPr="005F7209">
        <w:rPr>
          <w:rFonts w:ascii="Latin Modern Roman" w:hAnsi="Latin Modern Roman"/>
        </w:rPr>
        <w:t xml:space="preserve">Imagen </w:t>
      </w:r>
      <w:r w:rsidRPr="005F7209">
        <w:rPr>
          <w:rFonts w:ascii="Latin Modern Roman" w:hAnsi="Latin Modern Roman"/>
        </w:rPr>
        <w:fldChar w:fldCharType="begin"/>
      </w:r>
      <w:r w:rsidRPr="005F7209">
        <w:rPr>
          <w:rFonts w:ascii="Latin Modern Roman" w:hAnsi="Latin Modern Roman"/>
        </w:rPr>
        <w:instrText xml:space="preserve"> SEQ Imagen \* ARABIC </w:instrText>
      </w:r>
      <w:r w:rsidRPr="005F7209">
        <w:rPr>
          <w:rFonts w:ascii="Latin Modern Roman" w:hAnsi="Latin Modern Roman"/>
        </w:rPr>
        <w:fldChar w:fldCharType="separate"/>
      </w:r>
      <w:r w:rsidR="003413AC">
        <w:rPr>
          <w:rFonts w:ascii="Latin Modern Roman" w:hAnsi="Latin Modern Roman"/>
          <w:noProof/>
        </w:rPr>
        <w:t>8</w:t>
      </w:r>
      <w:r w:rsidRPr="005F7209">
        <w:rPr>
          <w:rFonts w:ascii="Latin Modern Roman" w:hAnsi="Latin Modern Roman"/>
        </w:rPr>
        <w:fldChar w:fldCharType="end"/>
      </w:r>
      <w:r w:rsidRPr="005F7209">
        <w:rPr>
          <w:rFonts w:ascii="Latin Modern Roman" w:hAnsi="Latin Modern Roman"/>
        </w:rPr>
        <w:t>: Codificación en la hoja electrónica</w:t>
      </w:r>
      <w:bookmarkEnd w:id="9"/>
    </w:p>
    <w:p w14:paraId="54A3F2E9" w14:textId="6446743D" w:rsidR="00AC4997" w:rsidRPr="005F7209" w:rsidRDefault="00AC4997" w:rsidP="00101B1E">
      <w:pPr>
        <w:rPr>
          <w:rFonts w:ascii="Latin Modern Roman" w:hAnsi="Latin Modern Roman"/>
        </w:rPr>
      </w:pPr>
    </w:p>
    <w:p w14:paraId="433234AF" w14:textId="77777777" w:rsidR="009F6BB6" w:rsidRPr="005F7209" w:rsidRDefault="009F6BB6" w:rsidP="009F6BB6">
      <w:pPr>
        <w:keepNext/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w:lastRenderedPageBreak/>
        <w:drawing>
          <wp:inline distT="0" distB="0" distL="0" distR="0" wp14:anchorId="1EAAB72F" wp14:editId="72EDAEAC">
            <wp:extent cx="5916304" cy="4288155"/>
            <wp:effectExtent l="0" t="0" r="8255" b="0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/>
                    <a:srcRect l="459" r="-1"/>
                    <a:stretch/>
                  </pic:blipFill>
                  <pic:spPr bwMode="auto">
                    <a:xfrm>
                      <a:off x="0" y="0"/>
                      <a:ext cx="5916304" cy="42881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F2DD0D1" w14:textId="4C0BA61D" w:rsidR="009F6BB6" w:rsidRPr="005F7209" w:rsidRDefault="009F6BB6" w:rsidP="009F6BB6">
      <w:pPr>
        <w:pStyle w:val="Caption"/>
        <w:rPr>
          <w:rFonts w:ascii="Latin Modern Roman" w:eastAsiaTheme="minorEastAsia" w:hAnsi="Latin Modern Roman"/>
        </w:rPr>
      </w:pPr>
      <w:bookmarkStart w:id="10" w:name="_Toc88312943"/>
      <w:r w:rsidRPr="005F7209">
        <w:rPr>
          <w:rFonts w:ascii="Latin Modern Roman" w:hAnsi="Latin Modern Roman"/>
        </w:rPr>
        <w:t xml:space="preserve">Imagen </w:t>
      </w:r>
      <w:r w:rsidRPr="005F7209">
        <w:rPr>
          <w:rFonts w:ascii="Latin Modern Roman" w:hAnsi="Latin Modern Roman"/>
        </w:rPr>
        <w:fldChar w:fldCharType="begin"/>
      </w:r>
      <w:r w:rsidRPr="005F7209">
        <w:rPr>
          <w:rFonts w:ascii="Latin Modern Roman" w:hAnsi="Latin Modern Roman"/>
        </w:rPr>
        <w:instrText xml:space="preserve"> SEQ Imagen \* ARABIC </w:instrText>
      </w:r>
      <w:r w:rsidRPr="005F7209">
        <w:rPr>
          <w:rFonts w:ascii="Latin Modern Roman" w:hAnsi="Latin Modern Roman"/>
        </w:rPr>
        <w:fldChar w:fldCharType="separate"/>
      </w:r>
      <w:r w:rsidR="003413AC">
        <w:rPr>
          <w:rFonts w:ascii="Latin Modern Roman" w:hAnsi="Latin Modern Roman"/>
          <w:noProof/>
        </w:rPr>
        <w:t>9</w:t>
      </w:r>
      <w:r w:rsidRPr="005F7209">
        <w:rPr>
          <w:rFonts w:ascii="Latin Modern Roman" w:hAnsi="Latin Modern Roman"/>
        </w:rPr>
        <w:fldChar w:fldCharType="end"/>
      </w:r>
      <w:r w:rsidRPr="005F7209">
        <w:rPr>
          <w:rFonts w:ascii="Latin Modern Roman" w:hAnsi="Latin Modern Roman"/>
        </w:rPr>
        <w:t>: Modelación matemática utilizando la hoja electrónica</w:t>
      </w:r>
      <w:bookmarkEnd w:id="10"/>
    </w:p>
    <w:p w14:paraId="56A13058" w14:textId="48722978" w:rsidR="00637515" w:rsidRPr="005F7209" w:rsidRDefault="00637515" w:rsidP="005B074B">
      <w:pPr>
        <w:rPr>
          <w:rFonts w:ascii="Latin Modern Roman" w:eastAsiaTheme="minorEastAsia" w:hAnsi="Latin Modern Roman"/>
        </w:rPr>
      </w:pPr>
    </w:p>
    <w:p w14:paraId="7A7AB686" w14:textId="1BBB4BBE" w:rsidR="005B074B" w:rsidRPr="005F7209" w:rsidRDefault="0081779A" w:rsidP="005B074B">
      <w:pPr>
        <w:rPr>
          <w:rFonts w:ascii="Latin Modern Roman" w:eastAsiaTheme="minorEastAsia" w:hAnsi="Latin Modern Roman"/>
        </w:rPr>
      </w:pPr>
      <w:r w:rsidRPr="005F7209">
        <w:rPr>
          <w:rFonts w:ascii="Latin Modern Roman" w:eastAsiaTheme="minorEastAsia" w:hAnsi="Latin Modern Roman"/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7B558652" wp14:editId="02E0BB8D">
                <wp:simplePos x="0" y="0"/>
                <wp:positionH relativeFrom="column">
                  <wp:posOffset>-61415</wp:posOffset>
                </wp:positionH>
                <wp:positionV relativeFrom="paragraph">
                  <wp:posOffset>230609</wp:posOffset>
                </wp:positionV>
                <wp:extent cx="1624084" cy="300251"/>
                <wp:effectExtent l="19050" t="19050" r="14605" b="24130"/>
                <wp:wrapNone/>
                <wp:docPr id="15" name="Rectángulo: esquinas redondeadas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24084" cy="300251"/>
                        </a:xfrm>
                        <a:prstGeom prst="roundRect">
                          <a:avLst/>
                        </a:prstGeom>
                        <a:noFill/>
                        <a:ln w="28575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oundrect w14:anchorId="4C0C6A48" id="Rectángulo: esquinas redondeadas 15" o:spid="_x0000_s1026" style="position:absolute;margin-left:-4.85pt;margin-top:18.15pt;width:127.9pt;height:23.65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" filled="f" strokecolor="#c00000" strokeweight="2.25pt">
                <v:stroke joinstyle="miter"/>
              </v:roundrect>
            </w:pict>
          </mc:Fallback>
        </mc:AlternateContent>
      </w:r>
    </w:p>
    <w:p w14:paraId="02B16B46" w14:textId="4EF46C64" w:rsidR="0081779A" w:rsidRPr="005F7209" w:rsidRDefault="0081779A" w:rsidP="0081779A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Situación Problema No. 3</w:t>
      </w:r>
    </w:p>
    <w:p w14:paraId="19027566" w14:textId="0287C460" w:rsidR="005B074B" w:rsidRPr="005F7209" w:rsidRDefault="005B074B" w:rsidP="00797E2D">
      <w:pPr>
        <w:rPr>
          <w:rFonts w:ascii="Latin Modern Roman" w:hAnsi="Latin Modern Roman"/>
        </w:rPr>
      </w:pPr>
    </w:p>
    <w:p w14:paraId="2D855A8A" w14:textId="7F440DBF" w:rsidR="0081779A" w:rsidRPr="005F7209" w:rsidRDefault="0081779A" w:rsidP="00797E2D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Dados los parámetros a, b y c clasificar la ecuación como cuadrática, como lineal, constante, o afín. En su caso, encontrar las soluciones reales, y trazar la gráfica utilizando la hoja electrónica.</w:t>
      </w:r>
    </w:p>
    <w:p w14:paraId="62C7510B" w14:textId="77777777" w:rsidR="0081779A" w:rsidRPr="005F7209" w:rsidRDefault="0081779A" w:rsidP="0081779A">
      <w:pPr>
        <w:keepNext/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w:lastRenderedPageBreak/>
        <w:drawing>
          <wp:inline distT="0" distB="0" distL="0" distR="0" wp14:anchorId="06423A3A" wp14:editId="54187133">
            <wp:extent cx="5943600" cy="2617470"/>
            <wp:effectExtent l="0" t="0" r="0" b="0"/>
            <wp:docPr id="18" name="Imagen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17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D051C5" w14:textId="549EA52E" w:rsidR="0081779A" w:rsidRPr="005F7209" w:rsidRDefault="0081779A" w:rsidP="0081779A">
      <w:pPr>
        <w:pStyle w:val="Caption"/>
        <w:rPr>
          <w:rFonts w:ascii="Latin Modern Roman" w:hAnsi="Latin Modern Roman"/>
        </w:rPr>
      </w:pPr>
      <w:bookmarkStart w:id="11" w:name="_Toc88312944"/>
      <w:r w:rsidRPr="005F7209">
        <w:rPr>
          <w:rFonts w:ascii="Latin Modern Roman" w:hAnsi="Latin Modern Roman"/>
        </w:rPr>
        <w:t xml:space="preserve">Imagen </w:t>
      </w:r>
      <w:r w:rsidRPr="005F7209">
        <w:rPr>
          <w:rFonts w:ascii="Latin Modern Roman" w:hAnsi="Latin Modern Roman"/>
        </w:rPr>
        <w:fldChar w:fldCharType="begin"/>
      </w:r>
      <w:r w:rsidRPr="005F7209">
        <w:rPr>
          <w:rFonts w:ascii="Latin Modern Roman" w:hAnsi="Latin Modern Roman"/>
        </w:rPr>
        <w:instrText xml:space="preserve"> SEQ Imagen \* ARABIC </w:instrText>
      </w:r>
      <w:r w:rsidRPr="005F7209">
        <w:rPr>
          <w:rFonts w:ascii="Latin Modern Roman" w:hAnsi="Latin Modern Roman"/>
        </w:rPr>
        <w:fldChar w:fldCharType="separate"/>
      </w:r>
      <w:r w:rsidR="003413AC">
        <w:rPr>
          <w:rFonts w:ascii="Latin Modern Roman" w:hAnsi="Latin Modern Roman"/>
          <w:noProof/>
        </w:rPr>
        <w:t>10</w:t>
      </w:r>
      <w:r w:rsidRPr="005F7209">
        <w:rPr>
          <w:rFonts w:ascii="Latin Modern Roman" w:hAnsi="Latin Modern Roman"/>
        </w:rPr>
        <w:fldChar w:fldCharType="end"/>
      </w:r>
      <w:r w:rsidRPr="005F7209">
        <w:rPr>
          <w:rFonts w:ascii="Latin Modern Roman" w:hAnsi="Latin Modern Roman"/>
        </w:rPr>
        <w:t>: Propuesta de solución esperada</w:t>
      </w:r>
      <w:bookmarkEnd w:id="11"/>
    </w:p>
    <w:p w14:paraId="7C6BC690" w14:textId="2C903113" w:rsidR="0081779A" w:rsidRPr="005F7209" w:rsidRDefault="0081779A" w:rsidP="0081779A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 xml:space="preserve">Como se puede apreciar en la figura, la aplicación debe mostrar la ecuación generada tal y como se acostumbra en libros de matemáticas escolares. </w:t>
      </w:r>
    </w:p>
    <w:p w14:paraId="4A45B668" w14:textId="01BC936A" w:rsidR="00E01240" w:rsidRDefault="00E01240" w:rsidP="00E01240">
      <w:pPr>
        <w:pStyle w:val="Caption"/>
        <w:keepNext/>
      </w:pPr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: Requerimientos asociados a l</w:t>
      </w:r>
      <w:r w:rsidR="00B66287">
        <w:t>o</w:t>
      </w:r>
      <w:r>
        <w:t>s coeficientes de la ecuación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696"/>
        <w:gridCol w:w="2552"/>
        <w:gridCol w:w="5102"/>
      </w:tblGrid>
      <w:tr w:rsidR="00E36924" w:rsidRPr="005F7209" w14:paraId="3E19AC00" w14:textId="77777777" w:rsidTr="00B66287">
        <w:tc>
          <w:tcPr>
            <w:tcW w:w="1696" w:type="dxa"/>
          </w:tcPr>
          <w:p w14:paraId="550DBC02" w14:textId="7318B1EC" w:rsidR="00A05029" w:rsidRPr="005F7209" w:rsidRDefault="00A05029" w:rsidP="00E01240">
            <w:pPr>
              <w:jc w:val="center"/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>Coeficiente</w:t>
            </w:r>
          </w:p>
        </w:tc>
        <w:tc>
          <w:tcPr>
            <w:tcW w:w="2552" w:type="dxa"/>
          </w:tcPr>
          <w:p w14:paraId="0AF26B87" w14:textId="135FDFC7" w:rsidR="00A05029" w:rsidRPr="005F7209" w:rsidRDefault="00A05029" w:rsidP="00E01240">
            <w:pPr>
              <w:jc w:val="center"/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>requerimiento</w:t>
            </w:r>
          </w:p>
        </w:tc>
        <w:tc>
          <w:tcPr>
            <w:tcW w:w="5102" w:type="dxa"/>
          </w:tcPr>
          <w:p w14:paraId="1113C282" w14:textId="720CBDAA" w:rsidR="00A05029" w:rsidRPr="005F7209" w:rsidRDefault="00A05029" w:rsidP="00E01240">
            <w:pPr>
              <w:jc w:val="center"/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>Imagen</w:t>
            </w:r>
          </w:p>
        </w:tc>
      </w:tr>
      <w:tr w:rsidR="00E36924" w:rsidRPr="005F7209" w14:paraId="72128AFF" w14:textId="77777777" w:rsidTr="00B66287">
        <w:tc>
          <w:tcPr>
            <w:tcW w:w="1696" w:type="dxa"/>
          </w:tcPr>
          <w:p w14:paraId="6ABF51E4" w14:textId="4C6B5B89" w:rsidR="00E36924" w:rsidRPr="005F7209" w:rsidRDefault="00E36924" w:rsidP="0081779A">
            <w:pPr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>a</w:t>
            </w:r>
          </w:p>
        </w:tc>
        <w:tc>
          <w:tcPr>
            <w:tcW w:w="2552" w:type="dxa"/>
          </w:tcPr>
          <w:p w14:paraId="712D9D75" w14:textId="77777777" w:rsidR="00E36924" w:rsidRPr="005F7209" w:rsidRDefault="00E36924" w:rsidP="0081779A">
            <w:pPr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>Si a es 0 la aplicación deberá indicar que corresponde a una función lineal.</w:t>
            </w:r>
          </w:p>
          <w:p w14:paraId="48B59AE1" w14:textId="747E738A" w:rsidR="00E36924" w:rsidRPr="005F7209" w:rsidRDefault="00E36924" w:rsidP="0081779A">
            <w:pPr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 xml:space="preserve">Si b es un número positivo no se mostrará el signo </w:t>
            </w:r>
          </w:p>
        </w:tc>
        <w:tc>
          <w:tcPr>
            <w:tcW w:w="5102" w:type="dxa"/>
          </w:tcPr>
          <w:p w14:paraId="7A0377A9" w14:textId="0101A7D5" w:rsidR="00E36924" w:rsidRPr="005F7209" w:rsidRDefault="00E36924" w:rsidP="00B66287">
            <w:pPr>
              <w:jc w:val="right"/>
              <w:rPr>
                <w:rFonts w:ascii="Latin Modern Roman" w:hAnsi="Latin Modern Roman"/>
                <w:noProof/>
              </w:rPr>
            </w:pPr>
            <w:r w:rsidRPr="005F7209">
              <w:rPr>
                <w:rFonts w:ascii="Latin Modern Roman" w:hAnsi="Latin Modern Roman"/>
                <w:noProof/>
              </w:rPr>
              <w:drawing>
                <wp:inline distT="0" distB="0" distL="0" distR="0" wp14:anchorId="37904210" wp14:editId="7B397937">
                  <wp:extent cx="2952000" cy="1362824"/>
                  <wp:effectExtent l="0" t="0" r="1270" b="8890"/>
                  <wp:docPr id="8" name="Imagen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52000" cy="136282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36924" w:rsidRPr="005F7209" w14:paraId="2ACB17DA" w14:textId="77777777" w:rsidTr="00B66287">
        <w:tc>
          <w:tcPr>
            <w:tcW w:w="1696" w:type="dxa"/>
          </w:tcPr>
          <w:p w14:paraId="4A5EA039" w14:textId="5585430C" w:rsidR="00E36924" w:rsidRPr="005F7209" w:rsidRDefault="00E36924" w:rsidP="00E36924">
            <w:pPr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>a</w:t>
            </w:r>
          </w:p>
        </w:tc>
        <w:tc>
          <w:tcPr>
            <w:tcW w:w="2552" w:type="dxa"/>
          </w:tcPr>
          <w:p w14:paraId="7469FB79" w14:textId="77777777" w:rsidR="00E36924" w:rsidRPr="005F7209" w:rsidRDefault="00E36924" w:rsidP="00E36924">
            <w:pPr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>Si a es 0 la aplicación deberá indicar que corresponde a una función lineal.</w:t>
            </w:r>
          </w:p>
          <w:p w14:paraId="2B359029" w14:textId="43DEDAD2" w:rsidR="00E36924" w:rsidRPr="005F7209" w:rsidRDefault="00E36924" w:rsidP="00E36924">
            <w:pPr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 xml:space="preserve">Si b es un número negativo se mostrará el signo </w:t>
            </w:r>
          </w:p>
        </w:tc>
        <w:tc>
          <w:tcPr>
            <w:tcW w:w="5102" w:type="dxa"/>
          </w:tcPr>
          <w:p w14:paraId="40E84C7C" w14:textId="0357ABFA" w:rsidR="00E36924" w:rsidRPr="005F7209" w:rsidRDefault="00E36924" w:rsidP="00B66287">
            <w:pPr>
              <w:jc w:val="right"/>
              <w:rPr>
                <w:rFonts w:ascii="Latin Modern Roman" w:hAnsi="Latin Modern Roman"/>
                <w:noProof/>
              </w:rPr>
            </w:pPr>
            <w:r w:rsidRPr="005F7209">
              <w:rPr>
                <w:rFonts w:ascii="Latin Modern Roman" w:hAnsi="Latin Modern Roman"/>
                <w:noProof/>
              </w:rPr>
              <w:drawing>
                <wp:inline distT="0" distB="0" distL="0" distR="0" wp14:anchorId="556D35E4" wp14:editId="0B2794B3">
                  <wp:extent cx="2952000" cy="1550552"/>
                  <wp:effectExtent l="0" t="0" r="1270" b="0"/>
                  <wp:docPr id="13" name="Imagen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52000" cy="15505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563ED" w:rsidRPr="005F7209" w14:paraId="7EE1EFF9" w14:textId="77777777" w:rsidTr="00B66287">
        <w:tc>
          <w:tcPr>
            <w:tcW w:w="1696" w:type="dxa"/>
          </w:tcPr>
          <w:p w14:paraId="189C1C1F" w14:textId="46FECF6D" w:rsidR="009563ED" w:rsidRPr="005F7209" w:rsidRDefault="009563ED" w:rsidP="009563ED">
            <w:pPr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>a</w:t>
            </w:r>
          </w:p>
        </w:tc>
        <w:tc>
          <w:tcPr>
            <w:tcW w:w="2552" w:type="dxa"/>
          </w:tcPr>
          <w:p w14:paraId="3868504E" w14:textId="77777777" w:rsidR="009563ED" w:rsidRPr="005F7209" w:rsidRDefault="009563ED" w:rsidP="009563ED">
            <w:pPr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>Si a es 0 la aplicación deberá indicar que corresponde a una función lineal.</w:t>
            </w:r>
          </w:p>
          <w:p w14:paraId="37EF8FE7" w14:textId="14DD93A9" w:rsidR="009563ED" w:rsidRPr="005F7209" w:rsidRDefault="009563ED" w:rsidP="009563ED">
            <w:pPr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 xml:space="preserve">Si b es un número negativo se mostrará el signo </w:t>
            </w:r>
          </w:p>
        </w:tc>
        <w:tc>
          <w:tcPr>
            <w:tcW w:w="5102" w:type="dxa"/>
          </w:tcPr>
          <w:p w14:paraId="7C70650F" w14:textId="3BDDF1CA" w:rsidR="009563ED" w:rsidRPr="005F7209" w:rsidRDefault="009563ED" w:rsidP="00B66287">
            <w:pPr>
              <w:jc w:val="right"/>
              <w:rPr>
                <w:rFonts w:ascii="Latin Modern Roman" w:hAnsi="Latin Modern Roman"/>
                <w:noProof/>
              </w:rPr>
            </w:pPr>
            <w:r w:rsidRPr="005F7209">
              <w:rPr>
                <w:rFonts w:ascii="Latin Modern Roman" w:hAnsi="Latin Modern Roman"/>
                <w:noProof/>
              </w:rPr>
              <w:drawing>
                <wp:inline distT="0" distB="0" distL="0" distR="0" wp14:anchorId="4C919A50" wp14:editId="3EEA939A">
                  <wp:extent cx="2952000" cy="1381900"/>
                  <wp:effectExtent l="0" t="0" r="1270" b="8890"/>
                  <wp:docPr id="24" name="Imagen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52000" cy="13819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36924" w:rsidRPr="005F7209" w14:paraId="61B1A9B5" w14:textId="77777777" w:rsidTr="00B66287">
        <w:tc>
          <w:tcPr>
            <w:tcW w:w="1696" w:type="dxa"/>
          </w:tcPr>
          <w:p w14:paraId="5210A814" w14:textId="34E53C08" w:rsidR="00E36924" w:rsidRPr="005F7209" w:rsidRDefault="00E36924" w:rsidP="00E36924">
            <w:pPr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lastRenderedPageBreak/>
              <w:t>a</w:t>
            </w:r>
          </w:p>
        </w:tc>
        <w:tc>
          <w:tcPr>
            <w:tcW w:w="2552" w:type="dxa"/>
          </w:tcPr>
          <w:p w14:paraId="593CC7A9" w14:textId="77777777" w:rsidR="00E36924" w:rsidRPr="005F7209" w:rsidRDefault="00E36924" w:rsidP="00E36924">
            <w:pPr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>Si a es 0 la aplicación deberá indicar que corresponde a una función lineal.</w:t>
            </w:r>
          </w:p>
          <w:p w14:paraId="640CF748" w14:textId="14BB497D" w:rsidR="00E36924" w:rsidRPr="005F7209" w:rsidRDefault="00E36924" w:rsidP="00E36924">
            <w:pPr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 xml:space="preserve">Si valor absoluto de b es igual a 1, la función no deberá escribir el número 1 </w:t>
            </w:r>
          </w:p>
        </w:tc>
        <w:tc>
          <w:tcPr>
            <w:tcW w:w="5102" w:type="dxa"/>
          </w:tcPr>
          <w:p w14:paraId="60777433" w14:textId="533D360E" w:rsidR="00E36924" w:rsidRPr="005F7209" w:rsidRDefault="009563ED" w:rsidP="00B66287">
            <w:pPr>
              <w:jc w:val="right"/>
              <w:rPr>
                <w:rFonts w:ascii="Latin Modern Roman" w:hAnsi="Latin Modern Roman"/>
                <w:noProof/>
              </w:rPr>
            </w:pPr>
            <w:r w:rsidRPr="005F7209">
              <w:rPr>
                <w:rFonts w:ascii="Latin Modern Roman" w:hAnsi="Latin Modern Roman"/>
                <w:noProof/>
              </w:rPr>
              <w:drawing>
                <wp:inline distT="0" distB="0" distL="0" distR="0" wp14:anchorId="6E4F9113" wp14:editId="690E12D4">
                  <wp:extent cx="2952000" cy="1502229"/>
                  <wp:effectExtent l="0" t="0" r="1270" b="3175"/>
                  <wp:docPr id="19" name="Imagen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52000" cy="150222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36924" w:rsidRPr="005F7209" w14:paraId="593BE92C" w14:textId="77777777" w:rsidTr="00B66287">
        <w:tc>
          <w:tcPr>
            <w:tcW w:w="1696" w:type="dxa"/>
          </w:tcPr>
          <w:p w14:paraId="4D8709AB" w14:textId="3ED203E2" w:rsidR="00A05029" w:rsidRPr="005F7209" w:rsidRDefault="00A05029" w:rsidP="0081779A">
            <w:pPr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>a</w:t>
            </w:r>
          </w:p>
        </w:tc>
        <w:tc>
          <w:tcPr>
            <w:tcW w:w="2552" w:type="dxa"/>
          </w:tcPr>
          <w:p w14:paraId="508AB751" w14:textId="3308A1A5" w:rsidR="00A05029" w:rsidRPr="005F7209" w:rsidRDefault="00A05029" w:rsidP="0081779A">
            <w:pPr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 xml:space="preserve">Si el coeficiente de a es un número negativo, por ejemplo, -3 el primer término será:  </w:t>
            </w:r>
            <m:oMath>
              <m:r>
                <w:rPr>
                  <w:rFonts w:ascii="Cambria Math" w:hAnsi="Cambria Math"/>
                </w:rPr>
                <m:t>-3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5102" w:type="dxa"/>
          </w:tcPr>
          <w:p w14:paraId="74A7823A" w14:textId="6326CBE5" w:rsidR="00A05029" w:rsidRPr="005F7209" w:rsidRDefault="00A05029" w:rsidP="00B66287">
            <w:pPr>
              <w:jc w:val="right"/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  <w:noProof/>
              </w:rPr>
              <w:drawing>
                <wp:inline distT="0" distB="0" distL="0" distR="0" wp14:anchorId="6268F126" wp14:editId="586EC67C">
                  <wp:extent cx="2952000" cy="1324610"/>
                  <wp:effectExtent l="0" t="0" r="1270" b="8890"/>
                  <wp:docPr id="26" name="Imagen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52000" cy="13246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36924" w:rsidRPr="005F7209" w14:paraId="48CA400D" w14:textId="77777777" w:rsidTr="00B66287">
        <w:tc>
          <w:tcPr>
            <w:tcW w:w="1696" w:type="dxa"/>
          </w:tcPr>
          <w:p w14:paraId="64C81B1E" w14:textId="7BDF1048" w:rsidR="00A05029" w:rsidRPr="005F7209" w:rsidRDefault="00A05029" w:rsidP="0081779A">
            <w:pPr>
              <w:rPr>
                <w:rFonts w:ascii="Latin Modern Roman" w:hAnsi="Latin Modern Roman"/>
              </w:rPr>
            </w:pPr>
            <w:r w:rsidRPr="005F7209">
              <w:rPr>
                <w:rFonts w:ascii="Latin Modern Roman" w:hAnsi="Latin Modern Roman"/>
              </w:rPr>
              <w:t>a</w:t>
            </w:r>
          </w:p>
        </w:tc>
        <w:tc>
          <w:tcPr>
            <w:tcW w:w="2552" w:type="dxa"/>
          </w:tcPr>
          <w:p w14:paraId="37809B55" w14:textId="77777777" w:rsidR="00A05029" w:rsidRPr="005F7209" w:rsidRDefault="00A05029" w:rsidP="00A05029">
            <w:pPr>
              <w:rPr>
                <w:rFonts w:ascii="Latin Modern Roman" w:eastAsiaTheme="minorEastAsia" w:hAnsi="Latin Modern Roman"/>
              </w:rPr>
            </w:pPr>
            <w:r w:rsidRPr="005F7209">
              <w:rPr>
                <w:rFonts w:ascii="Latin Modern Roman" w:hAnsi="Latin Modern Roman"/>
              </w:rPr>
              <w:t xml:space="preserve">Si el coeficiente de a es un número positivo, por ejemplo, 8 el primer término será:  </w:t>
            </w:r>
            <m:oMath>
              <m:r>
                <w:rPr>
                  <w:rFonts w:ascii="Cambria Math" w:hAnsi="Cambria Math"/>
                </w:rPr>
                <m:t>8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5F7209">
              <w:rPr>
                <w:rFonts w:ascii="Latin Modern Roman" w:eastAsiaTheme="minorEastAsia" w:hAnsi="Latin Modern Roman"/>
              </w:rPr>
              <w:t xml:space="preserve"> </w:t>
            </w:r>
          </w:p>
          <w:p w14:paraId="6BC5391E" w14:textId="77777777" w:rsidR="00A05029" w:rsidRPr="005F7209" w:rsidRDefault="00A05029" w:rsidP="0081779A">
            <w:pPr>
              <w:rPr>
                <w:rFonts w:ascii="Latin Modern Roman" w:hAnsi="Latin Modern Roman"/>
              </w:rPr>
            </w:pPr>
          </w:p>
        </w:tc>
        <w:tc>
          <w:tcPr>
            <w:tcW w:w="5102" w:type="dxa"/>
          </w:tcPr>
          <w:p w14:paraId="082D3155" w14:textId="697DFB06" w:rsidR="00A05029" w:rsidRPr="005F7209" w:rsidRDefault="00A05029" w:rsidP="00B66287">
            <w:pPr>
              <w:jc w:val="right"/>
              <w:rPr>
                <w:rFonts w:ascii="Latin Modern Roman" w:hAnsi="Latin Modern Roman"/>
                <w:noProof/>
              </w:rPr>
            </w:pPr>
            <w:r w:rsidRPr="005F7209">
              <w:rPr>
                <w:rFonts w:ascii="Latin Modern Roman" w:hAnsi="Latin Modern Roman"/>
                <w:noProof/>
              </w:rPr>
              <w:drawing>
                <wp:inline distT="0" distB="0" distL="0" distR="0" wp14:anchorId="2113F8B0" wp14:editId="69E97E56">
                  <wp:extent cx="2952000" cy="1276372"/>
                  <wp:effectExtent l="0" t="0" r="1270" b="0"/>
                  <wp:docPr id="25" name="Imagen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52000" cy="127637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36924" w:rsidRPr="005F7209" w14:paraId="4E6E19DD" w14:textId="77777777" w:rsidTr="00B66287">
        <w:tc>
          <w:tcPr>
            <w:tcW w:w="1696" w:type="dxa"/>
          </w:tcPr>
          <w:p w14:paraId="3F105E1B" w14:textId="74D27790" w:rsidR="00A05029" w:rsidRPr="005F7209" w:rsidRDefault="00F3233D" w:rsidP="0081779A">
            <w:pPr>
              <w:rPr>
                <w:rFonts w:ascii="Latin Modern Roman" w:hAnsi="Latin Modern Roman"/>
              </w:rPr>
            </w:pPr>
            <w:r>
              <w:rPr>
                <w:rFonts w:ascii="Latin Modern Roman" w:hAnsi="Latin Modern Roman"/>
              </w:rPr>
              <w:t>a</w:t>
            </w:r>
          </w:p>
        </w:tc>
        <w:tc>
          <w:tcPr>
            <w:tcW w:w="2552" w:type="dxa"/>
          </w:tcPr>
          <w:p w14:paraId="71F7116A" w14:textId="2C1ED255" w:rsidR="00A05029" w:rsidRPr="005F7209" w:rsidRDefault="00F3233D" w:rsidP="00A05029">
            <w:pPr>
              <w:rPr>
                <w:rFonts w:ascii="Latin Modern Roman" w:hAnsi="Latin Modern Roman"/>
              </w:rPr>
            </w:pPr>
            <w:r>
              <w:rPr>
                <w:rFonts w:ascii="Latin Modern Roman" w:hAnsi="Latin Modern Roman"/>
              </w:rPr>
              <w:t xml:space="preserve">Si el valor absoluto de </w:t>
            </w:r>
            <w:r w:rsidR="00F2479C">
              <w:rPr>
                <w:rFonts w:ascii="Latin Modern Roman" w:hAnsi="Latin Modern Roman"/>
              </w:rPr>
              <w:t>l</w:t>
            </w:r>
            <w:r>
              <w:rPr>
                <w:rFonts w:ascii="Latin Modern Roman" w:hAnsi="Latin Modern Roman"/>
              </w:rPr>
              <w:t>a</w:t>
            </w:r>
            <w:r w:rsidR="00F2479C">
              <w:rPr>
                <w:rFonts w:ascii="Latin Modern Roman" w:hAnsi="Latin Modern Roman"/>
              </w:rPr>
              <w:t xml:space="preserve"> constante a igual a uno, no debe mostrarse el número 1 en la ecuación.</w:t>
            </w:r>
          </w:p>
        </w:tc>
        <w:tc>
          <w:tcPr>
            <w:tcW w:w="5102" w:type="dxa"/>
          </w:tcPr>
          <w:p w14:paraId="2E640705" w14:textId="5ACA9219" w:rsidR="00A05029" w:rsidRPr="005F7209" w:rsidRDefault="00A05029" w:rsidP="00B66287">
            <w:pPr>
              <w:jc w:val="right"/>
              <w:rPr>
                <w:rFonts w:ascii="Latin Modern Roman" w:hAnsi="Latin Modern Roman"/>
                <w:noProof/>
              </w:rPr>
            </w:pPr>
            <w:r w:rsidRPr="005F7209">
              <w:rPr>
                <w:rFonts w:ascii="Latin Modern Roman" w:hAnsi="Latin Modern Roman"/>
                <w:noProof/>
              </w:rPr>
              <w:drawing>
                <wp:inline distT="0" distB="0" distL="0" distR="0" wp14:anchorId="2853B667" wp14:editId="731AC17D">
                  <wp:extent cx="2952000" cy="1362471"/>
                  <wp:effectExtent l="0" t="0" r="1270" b="9525"/>
                  <wp:docPr id="27" name="Imagen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52000" cy="136247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36924" w:rsidRPr="005F7209" w14:paraId="5FBD0BA4" w14:textId="77777777" w:rsidTr="00B66287">
        <w:tc>
          <w:tcPr>
            <w:tcW w:w="1696" w:type="dxa"/>
          </w:tcPr>
          <w:p w14:paraId="24B7A80A" w14:textId="77777777" w:rsidR="00A05029" w:rsidRPr="005F7209" w:rsidRDefault="00A05029" w:rsidP="0081779A">
            <w:pPr>
              <w:rPr>
                <w:rFonts w:ascii="Latin Modern Roman" w:hAnsi="Latin Modern Roman"/>
              </w:rPr>
            </w:pPr>
          </w:p>
        </w:tc>
        <w:tc>
          <w:tcPr>
            <w:tcW w:w="2552" w:type="dxa"/>
          </w:tcPr>
          <w:p w14:paraId="34B65C27" w14:textId="77777777" w:rsidR="00A05029" w:rsidRPr="005F7209" w:rsidRDefault="00A05029" w:rsidP="00A05029">
            <w:pPr>
              <w:rPr>
                <w:rFonts w:ascii="Latin Modern Roman" w:hAnsi="Latin Modern Roman"/>
              </w:rPr>
            </w:pPr>
          </w:p>
        </w:tc>
        <w:tc>
          <w:tcPr>
            <w:tcW w:w="5102" w:type="dxa"/>
          </w:tcPr>
          <w:p w14:paraId="52FA19CF" w14:textId="11C5027F" w:rsidR="00A05029" w:rsidRPr="005F7209" w:rsidRDefault="00A05029" w:rsidP="00B66287">
            <w:pPr>
              <w:jc w:val="right"/>
              <w:rPr>
                <w:rFonts w:ascii="Latin Modern Roman" w:hAnsi="Latin Modern Roman"/>
                <w:noProof/>
              </w:rPr>
            </w:pPr>
            <w:r w:rsidRPr="005F7209">
              <w:rPr>
                <w:rFonts w:ascii="Latin Modern Roman" w:hAnsi="Latin Modern Roman"/>
                <w:noProof/>
              </w:rPr>
              <w:drawing>
                <wp:inline distT="0" distB="0" distL="0" distR="0" wp14:anchorId="4DFD71DE" wp14:editId="15418CB6">
                  <wp:extent cx="2952000" cy="1363210"/>
                  <wp:effectExtent l="0" t="0" r="1270" b="8890"/>
                  <wp:docPr id="28" name="Imagen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52000" cy="13632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36924" w:rsidRPr="005F7209" w14:paraId="3790846B" w14:textId="77777777" w:rsidTr="00B66287">
        <w:tc>
          <w:tcPr>
            <w:tcW w:w="1696" w:type="dxa"/>
          </w:tcPr>
          <w:p w14:paraId="690F355D" w14:textId="77777777" w:rsidR="00A05029" w:rsidRPr="005F7209" w:rsidRDefault="00A05029" w:rsidP="0081779A">
            <w:pPr>
              <w:rPr>
                <w:rFonts w:ascii="Latin Modern Roman" w:hAnsi="Latin Modern Roman"/>
              </w:rPr>
            </w:pPr>
          </w:p>
        </w:tc>
        <w:tc>
          <w:tcPr>
            <w:tcW w:w="2552" w:type="dxa"/>
          </w:tcPr>
          <w:p w14:paraId="077F235B" w14:textId="77777777" w:rsidR="00A05029" w:rsidRPr="005F7209" w:rsidRDefault="00A05029" w:rsidP="00A05029">
            <w:pPr>
              <w:rPr>
                <w:rFonts w:ascii="Latin Modern Roman" w:hAnsi="Latin Modern Roman"/>
              </w:rPr>
            </w:pPr>
          </w:p>
        </w:tc>
        <w:tc>
          <w:tcPr>
            <w:tcW w:w="5102" w:type="dxa"/>
          </w:tcPr>
          <w:p w14:paraId="337C031F" w14:textId="4D287457" w:rsidR="00A05029" w:rsidRPr="005F7209" w:rsidRDefault="00F40AB4" w:rsidP="00B66287">
            <w:pPr>
              <w:jc w:val="right"/>
              <w:rPr>
                <w:rFonts w:ascii="Latin Modern Roman" w:hAnsi="Latin Modern Roman"/>
                <w:noProof/>
              </w:rPr>
            </w:pPr>
            <w:r w:rsidRPr="005F7209">
              <w:rPr>
                <w:rFonts w:ascii="Latin Modern Roman" w:hAnsi="Latin Modern Roman"/>
                <w:noProof/>
              </w:rPr>
              <w:drawing>
                <wp:inline distT="0" distB="0" distL="0" distR="0" wp14:anchorId="24040A72" wp14:editId="16048E14">
                  <wp:extent cx="2952000" cy="1402200"/>
                  <wp:effectExtent l="0" t="0" r="1270" b="7620"/>
                  <wp:docPr id="29" name="Imagen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52000" cy="14022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36924" w:rsidRPr="005F7209" w14:paraId="432C60A0" w14:textId="77777777" w:rsidTr="00B66287">
        <w:tc>
          <w:tcPr>
            <w:tcW w:w="1696" w:type="dxa"/>
          </w:tcPr>
          <w:p w14:paraId="6D476345" w14:textId="77777777" w:rsidR="00F40AB4" w:rsidRPr="005F7209" w:rsidRDefault="00F40AB4" w:rsidP="0081779A">
            <w:pPr>
              <w:rPr>
                <w:rFonts w:ascii="Latin Modern Roman" w:hAnsi="Latin Modern Roman"/>
              </w:rPr>
            </w:pPr>
          </w:p>
        </w:tc>
        <w:tc>
          <w:tcPr>
            <w:tcW w:w="2552" w:type="dxa"/>
          </w:tcPr>
          <w:p w14:paraId="66B845A6" w14:textId="77777777" w:rsidR="00F40AB4" w:rsidRPr="005F7209" w:rsidRDefault="00F40AB4" w:rsidP="00A05029">
            <w:pPr>
              <w:rPr>
                <w:rFonts w:ascii="Latin Modern Roman" w:hAnsi="Latin Modern Roman"/>
              </w:rPr>
            </w:pPr>
          </w:p>
        </w:tc>
        <w:tc>
          <w:tcPr>
            <w:tcW w:w="5102" w:type="dxa"/>
          </w:tcPr>
          <w:p w14:paraId="4654ED9C" w14:textId="184775E9" w:rsidR="00F40AB4" w:rsidRPr="005F7209" w:rsidRDefault="00F40AB4" w:rsidP="00B66287">
            <w:pPr>
              <w:jc w:val="right"/>
              <w:rPr>
                <w:rFonts w:ascii="Latin Modern Roman" w:hAnsi="Latin Modern Roman"/>
                <w:noProof/>
              </w:rPr>
            </w:pPr>
            <w:r w:rsidRPr="005F7209">
              <w:rPr>
                <w:rFonts w:ascii="Latin Modern Roman" w:hAnsi="Latin Modern Roman"/>
                <w:noProof/>
              </w:rPr>
              <w:drawing>
                <wp:inline distT="0" distB="0" distL="0" distR="0" wp14:anchorId="088331B5" wp14:editId="58684D1E">
                  <wp:extent cx="2952000" cy="1550047"/>
                  <wp:effectExtent l="0" t="0" r="1270" b="0"/>
                  <wp:docPr id="30" name="Imagen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52000" cy="155004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2B761FF" w14:textId="77777777" w:rsidR="00A05029" w:rsidRPr="005F7209" w:rsidRDefault="00A05029" w:rsidP="0081779A">
      <w:pPr>
        <w:rPr>
          <w:rFonts w:ascii="Latin Modern Roman" w:hAnsi="Latin Modern Roman"/>
        </w:rPr>
      </w:pPr>
    </w:p>
    <w:p w14:paraId="1963B5F3" w14:textId="5BF8E8E2" w:rsidR="00F308F1" w:rsidRPr="005F7209" w:rsidRDefault="00F308F1" w:rsidP="00F308F1">
      <w:pPr>
        <w:pStyle w:val="Heading1"/>
        <w:numPr>
          <w:ilvl w:val="0"/>
          <w:numId w:val="2"/>
        </w:num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Propuesta para solventar los requerimientos para la escritura de la ecuación</w:t>
      </w:r>
    </w:p>
    <w:p w14:paraId="388B884E" w14:textId="42CD9F78" w:rsidR="00F308F1" w:rsidRPr="005F7209" w:rsidRDefault="00F308F1" w:rsidP="0081779A">
      <w:pPr>
        <w:rPr>
          <w:rFonts w:ascii="Latin Modern Roman" w:hAnsi="Latin Modern Roman"/>
        </w:rPr>
      </w:pPr>
    </w:p>
    <w:p w14:paraId="790B8D17" w14:textId="08A50026" w:rsidR="00F308F1" w:rsidRPr="005F7209" w:rsidRDefault="00F308F1" w:rsidP="00F308F1">
      <w:pPr>
        <w:keepNext/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3D037697" wp14:editId="55FC4CB7">
            <wp:extent cx="5943600" cy="1748155"/>
            <wp:effectExtent l="0" t="0" r="0" b="4445"/>
            <wp:docPr id="32" name="Imagen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748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6B894C" w14:textId="729C005B" w:rsidR="00F308F1" w:rsidRPr="005F7209" w:rsidRDefault="00F308F1" w:rsidP="00F308F1">
      <w:pPr>
        <w:pStyle w:val="Caption"/>
        <w:rPr>
          <w:rFonts w:ascii="Latin Modern Roman" w:hAnsi="Latin Modern Roman"/>
        </w:rPr>
      </w:pPr>
      <w:bookmarkStart w:id="12" w:name="_Toc88312945"/>
      <w:r w:rsidRPr="005F7209">
        <w:rPr>
          <w:rFonts w:ascii="Latin Modern Roman" w:hAnsi="Latin Modern Roman"/>
        </w:rPr>
        <w:t xml:space="preserve">Imagen </w:t>
      </w:r>
      <w:r w:rsidRPr="005F7209">
        <w:rPr>
          <w:rFonts w:ascii="Latin Modern Roman" w:hAnsi="Latin Modern Roman"/>
        </w:rPr>
        <w:fldChar w:fldCharType="begin"/>
      </w:r>
      <w:r w:rsidRPr="005F7209">
        <w:rPr>
          <w:rFonts w:ascii="Latin Modern Roman" w:hAnsi="Latin Modern Roman"/>
        </w:rPr>
        <w:instrText xml:space="preserve"> SEQ Imagen \* ARABIC </w:instrText>
      </w:r>
      <w:r w:rsidRPr="005F7209">
        <w:rPr>
          <w:rFonts w:ascii="Latin Modern Roman" w:hAnsi="Latin Modern Roman"/>
        </w:rPr>
        <w:fldChar w:fldCharType="separate"/>
      </w:r>
      <w:r w:rsidR="003413AC">
        <w:rPr>
          <w:rFonts w:ascii="Latin Modern Roman" w:hAnsi="Latin Modern Roman"/>
          <w:noProof/>
        </w:rPr>
        <w:t>11</w:t>
      </w:r>
      <w:r w:rsidRPr="005F7209">
        <w:rPr>
          <w:rFonts w:ascii="Latin Modern Roman" w:hAnsi="Latin Modern Roman"/>
        </w:rPr>
        <w:fldChar w:fldCharType="end"/>
      </w:r>
      <w:r w:rsidRPr="005F7209">
        <w:rPr>
          <w:rFonts w:ascii="Latin Modern Roman" w:hAnsi="Latin Modern Roman"/>
        </w:rPr>
        <w:t>: Caso típico para escribir ecuaciones</w:t>
      </w:r>
      <w:bookmarkEnd w:id="12"/>
    </w:p>
    <w:p w14:paraId="05A7955F" w14:textId="77777777" w:rsidR="000F2098" w:rsidRDefault="00F308F1" w:rsidP="000F2098">
      <w:pPr>
        <w:keepNext/>
      </w:pPr>
      <w:r w:rsidRPr="005F7209">
        <w:rPr>
          <w:rFonts w:ascii="Latin Modern Roman" w:hAnsi="Latin Modern Roman"/>
          <w:noProof/>
        </w:rPr>
        <w:lastRenderedPageBreak/>
        <w:drawing>
          <wp:inline distT="0" distB="0" distL="0" distR="0" wp14:anchorId="52D3580C" wp14:editId="20197EE0">
            <wp:extent cx="5943600" cy="2404745"/>
            <wp:effectExtent l="0" t="0" r="0" b="0"/>
            <wp:docPr id="33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047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02286F" w14:textId="16A87D2D" w:rsidR="00F308F1" w:rsidRPr="005F7209" w:rsidRDefault="000F2098" w:rsidP="000F2098">
      <w:pPr>
        <w:pStyle w:val="Caption"/>
        <w:rPr>
          <w:rFonts w:ascii="Latin Modern Roman" w:hAnsi="Latin Modern Roman"/>
        </w:rPr>
      </w:pPr>
      <w:bookmarkStart w:id="13" w:name="_Toc88312946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12</w:t>
      </w:r>
      <w:r>
        <w:fldChar w:fldCharType="end"/>
      </w:r>
      <w:r>
        <w:t xml:space="preserve">: Consideraciones para el primer término de la </w:t>
      </w:r>
      <w:r w:rsidR="00F2479C">
        <w:t>ecuación</w:t>
      </w:r>
      <w:bookmarkEnd w:id="13"/>
    </w:p>
    <w:p w14:paraId="63B900DD" w14:textId="6993EF74" w:rsidR="00F308F1" w:rsidRPr="005F7209" w:rsidRDefault="00F308F1" w:rsidP="00F308F1">
      <w:pPr>
        <w:rPr>
          <w:rFonts w:ascii="Latin Modern Roman" w:hAnsi="Latin Modern Roman"/>
        </w:rPr>
      </w:pPr>
    </w:p>
    <w:p w14:paraId="6B562F45" w14:textId="258C9B4D" w:rsidR="00F308F1" w:rsidRPr="005F7209" w:rsidRDefault="00F308F1" w:rsidP="00F308F1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1E2E9B10" wp14:editId="1B3B4A9E">
            <wp:extent cx="5943600" cy="2595880"/>
            <wp:effectExtent l="0" t="0" r="0" b="0"/>
            <wp:docPr id="35" name="Imagen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95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657059" w14:textId="77777777" w:rsidR="00F308F1" w:rsidRPr="005F7209" w:rsidRDefault="00F308F1" w:rsidP="00F308F1">
      <w:pPr>
        <w:rPr>
          <w:rFonts w:ascii="Latin Modern Roman" w:hAnsi="Latin Modern Roman"/>
        </w:rPr>
      </w:pPr>
    </w:p>
    <w:p w14:paraId="45E43789" w14:textId="77777777" w:rsidR="000F2098" w:rsidRDefault="00F308F1" w:rsidP="000F2098">
      <w:pPr>
        <w:keepNext/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4ED33535" wp14:editId="27B27190">
            <wp:extent cx="5943600" cy="652780"/>
            <wp:effectExtent l="0" t="0" r="0" b="0"/>
            <wp:docPr id="34" name="Imagen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52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525B84" w14:textId="4C2C9B5D" w:rsidR="00F308F1" w:rsidRPr="005F7209" w:rsidRDefault="000F2098" w:rsidP="000F2098">
      <w:pPr>
        <w:pStyle w:val="Caption"/>
        <w:rPr>
          <w:rFonts w:ascii="Latin Modern Roman" w:hAnsi="Latin Modern Roman"/>
        </w:rPr>
      </w:pPr>
      <w:bookmarkStart w:id="14" w:name="_Toc88312947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13</w:t>
      </w:r>
      <w:r>
        <w:fldChar w:fldCharType="end"/>
      </w:r>
      <w:r>
        <w:t xml:space="preserve">: </w:t>
      </w:r>
      <w:r w:rsidRPr="00967928">
        <w:t xml:space="preserve">Consideraciones para el </w:t>
      </w:r>
      <w:r>
        <w:t>segundo</w:t>
      </w:r>
      <w:r w:rsidRPr="00967928">
        <w:t xml:space="preserve"> término de la </w:t>
      </w:r>
      <w:r w:rsidR="00F2479C" w:rsidRPr="00967928">
        <w:t>ecuación</w:t>
      </w:r>
      <w:bookmarkEnd w:id="14"/>
    </w:p>
    <w:p w14:paraId="496AC49C" w14:textId="5F85D39F" w:rsidR="00F308F1" w:rsidRPr="005F7209" w:rsidRDefault="00F308F1" w:rsidP="00F308F1">
      <w:pPr>
        <w:rPr>
          <w:rFonts w:ascii="Latin Modern Roman" w:hAnsi="Latin Modern Roman"/>
        </w:rPr>
      </w:pPr>
    </w:p>
    <w:p w14:paraId="1C4198AC" w14:textId="77777777" w:rsidR="000F2098" w:rsidRDefault="00F308F1" w:rsidP="000F2098">
      <w:pPr>
        <w:keepNext/>
      </w:pPr>
      <w:r w:rsidRPr="005F7209">
        <w:rPr>
          <w:rFonts w:ascii="Latin Modern Roman" w:hAnsi="Latin Modern Roman"/>
          <w:noProof/>
        </w:rPr>
        <w:lastRenderedPageBreak/>
        <w:drawing>
          <wp:inline distT="0" distB="0" distL="0" distR="0" wp14:anchorId="465D20F8" wp14:editId="7B4A8A1B">
            <wp:extent cx="5943600" cy="2680335"/>
            <wp:effectExtent l="0" t="0" r="0" b="5715"/>
            <wp:docPr id="36" name="Imagen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80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147100" w14:textId="27EB0207" w:rsidR="00F308F1" w:rsidRPr="005F7209" w:rsidRDefault="000F2098" w:rsidP="000F2098">
      <w:pPr>
        <w:pStyle w:val="Caption"/>
        <w:rPr>
          <w:rFonts w:ascii="Latin Modern Roman" w:hAnsi="Latin Modern Roman"/>
        </w:rPr>
      </w:pPr>
      <w:bookmarkStart w:id="15" w:name="_Toc88312948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14</w:t>
      </w:r>
      <w:r>
        <w:fldChar w:fldCharType="end"/>
      </w:r>
      <w:r>
        <w:t xml:space="preserve">: </w:t>
      </w:r>
      <w:r w:rsidRPr="00586B29">
        <w:t xml:space="preserve">Consideraciones para el </w:t>
      </w:r>
      <w:r>
        <w:t>tercer</w:t>
      </w:r>
      <w:r w:rsidRPr="00586B29">
        <w:t xml:space="preserve"> término de la </w:t>
      </w:r>
      <w:r w:rsidR="00F2479C" w:rsidRPr="00586B29">
        <w:t>ecuación</w:t>
      </w:r>
      <w:bookmarkEnd w:id="15"/>
    </w:p>
    <w:p w14:paraId="3FAEE608" w14:textId="3EE99E9A" w:rsidR="00F308F1" w:rsidRPr="005F7209" w:rsidRDefault="00F308F1" w:rsidP="00F308F1">
      <w:pPr>
        <w:rPr>
          <w:rFonts w:ascii="Latin Modern Roman" w:hAnsi="Latin Modern Roman"/>
        </w:rPr>
      </w:pPr>
    </w:p>
    <w:p w14:paraId="79ACC537" w14:textId="77777777" w:rsidR="000F2098" w:rsidRDefault="00F308F1" w:rsidP="000F2098">
      <w:pPr>
        <w:keepNext/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7351420D" wp14:editId="6B767AC1">
            <wp:extent cx="5943600" cy="2190115"/>
            <wp:effectExtent l="0" t="0" r="0" b="635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90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765D3A" w14:textId="231E2F52" w:rsidR="00F308F1" w:rsidRPr="005F7209" w:rsidRDefault="000F2098" w:rsidP="000F2098">
      <w:pPr>
        <w:pStyle w:val="Caption"/>
        <w:rPr>
          <w:rFonts w:ascii="Latin Modern Roman" w:hAnsi="Latin Modern Roman"/>
        </w:rPr>
      </w:pPr>
      <w:bookmarkStart w:id="16" w:name="_Toc88312949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15</w:t>
      </w:r>
      <w:r>
        <w:fldChar w:fldCharType="end"/>
      </w:r>
      <w:r>
        <w:t>: Calcular el determinante de la ecuación</w:t>
      </w:r>
      <w:bookmarkEnd w:id="16"/>
    </w:p>
    <w:p w14:paraId="0E4E7F57" w14:textId="18EFA590" w:rsidR="00F308F1" w:rsidRPr="005F7209" w:rsidRDefault="00F308F1" w:rsidP="00F308F1">
      <w:pPr>
        <w:rPr>
          <w:rFonts w:ascii="Latin Modern Roman" w:hAnsi="Latin Modern Roman"/>
        </w:rPr>
      </w:pPr>
    </w:p>
    <w:p w14:paraId="26F0DFAC" w14:textId="77777777" w:rsidR="000F2098" w:rsidRDefault="00F308F1" w:rsidP="000F2098">
      <w:pPr>
        <w:keepNext/>
      </w:pPr>
      <w:r w:rsidRPr="005F7209">
        <w:rPr>
          <w:rFonts w:ascii="Latin Modern Roman" w:hAnsi="Latin Modern Roman"/>
          <w:noProof/>
        </w:rPr>
        <w:lastRenderedPageBreak/>
        <w:drawing>
          <wp:inline distT="0" distB="0" distL="0" distR="0" wp14:anchorId="3B5BD8B5" wp14:editId="0ECEFFBD">
            <wp:extent cx="5943600" cy="2586990"/>
            <wp:effectExtent l="0" t="0" r="0" b="3810"/>
            <wp:docPr id="38" name="Imagen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869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AF3A23" w14:textId="3B7BC6F5" w:rsidR="00F308F1" w:rsidRPr="005F7209" w:rsidRDefault="000F2098" w:rsidP="000F2098">
      <w:pPr>
        <w:pStyle w:val="Caption"/>
        <w:rPr>
          <w:rFonts w:ascii="Latin Modern Roman" w:hAnsi="Latin Modern Roman"/>
        </w:rPr>
      </w:pPr>
      <w:bookmarkStart w:id="17" w:name="_Toc88312950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16</w:t>
      </w:r>
      <w:r>
        <w:fldChar w:fldCharType="end"/>
      </w:r>
      <w:r>
        <w:t>: Propuesta para solventar los requerimientos asociados a los signos del primer término de la ecuación</w:t>
      </w:r>
      <w:bookmarkEnd w:id="17"/>
    </w:p>
    <w:p w14:paraId="351DBBA6" w14:textId="77777777" w:rsidR="000F2098" w:rsidRDefault="00F308F1" w:rsidP="000F2098">
      <w:pPr>
        <w:keepNext/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72EBCB65" wp14:editId="59AC6BE0">
            <wp:extent cx="5943600" cy="2766060"/>
            <wp:effectExtent l="0" t="0" r="0" b="0"/>
            <wp:docPr id="39" name="Imagen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66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754091" w14:textId="62F868D7" w:rsidR="00F308F1" w:rsidRPr="005F7209" w:rsidRDefault="000F2098" w:rsidP="000F2098">
      <w:pPr>
        <w:pStyle w:val="Caption"/>
        <w:rPr>
          <w:rFonts w:ascii="Latin Modern Roman" w:hAnsi="Latin Modern Roman"/>
        </w:rPr>
      </w:pPr>
      <w:bookmarkStart w:id="18" w:name="_Toc88312951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17</w:t>
      </w:r>
      <w:r>
        <w:fldChar w:fldCharType="end"/>
      </w:r>
      <w:r>
        <w:t xml:space="preserve">: </w:t>
      </w:r>
      <w:r w:rsidRPr="00D67FC8">
        <w:t>Propuesta para solventar los requerimientos aso</w:t>
      </w:r>
      <w:r>
        <w:t>ciados al segundo término de la ecuación</w:t>
      </w:r>
      <w:bookmarkEnd w:id="18"/>
    </w:p>
    <w:p w14:paraId="4E5EB236" w14:textId="21E798C3" w:rsidR="008E1DF2" w:rsidRPr="005F7209" w:rsidRDefault="008E1DF2" w:rsidP="00F308F1">
      <w:pPr>
        <w:rPr>
          <w:rFonts w:ascii="Latin Modern Roman" w:hAnsi="Latin Modern Roman"/>
        </w:rPr>
      </w:pPr>
    </w:p>
    <w:p w14:paraId="05856F26" w14:textId="77777777" w:rsidR="000F2098" w:rsidRDefault="008E1DF2" w:rsidP="000F2098">
      <w:pPr>
        <w:keepNext/>
      </w:pPr>
      <w:r w:rsidRPr="005F7209">
        <w:rPr>
          <w:rFonts w:ascii="Latin Modern Roman" w:hAnsi="Latin Modern Roman"/>
          <w:noProof/>
        </w:rPr>
        <w:lastRenderedPageBreak/>
        <w:drawing>
          <wp:inline distT="0" distB="0" distL="0" distR="0" wp14:anchorId="42FDFA95" wp14:editId="7117F34B">
            <wp:extent cx="5943600" cy="2489835"/>
            <wp:effectExtent l="0" t="0" r="0" b="5715"/>
            <wp:docPr id="40" name="Imagen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89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DC2DD5" w14:textId="4EB5C1C9" w:rsidR="008E1DF2" w:rsidRPr="005F7209" w:rsidRDefault="000F2098" w:rsidP="000F2098">
      <w:pPr>
        <w:pStyle w:val="Caption"/>
        <w:rPr>
          <w:rFonts w:ascii="Latin Modern Roman" w:hAnsi="Latin Modern Roman"/>
        </w:rPr>
      </w:pPr>
      <w:bookmarkStart w:id="19" w:name="_Toc88312952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18</w:t>
      </w:r>
      <w:r>
        <w:fldChar w:fldCharType="end"/>
      </w:r>
      <w:r>
        <w:t xml:space="preserve">: </w:t>
      </w:r>
      <w:r w:rsidRPr="006E060B">
        <w:t xml:space="preserve">Propuesta para solventar los requerimientos asociados al </w:t>
      </w:r>
      <w:r>
        <w:t>tercer</w:t>
      </w:r>
      <w:r w:rsidRPr="006E060B">
        <w:t xml:space="preserve"> término de la ecuación</w:t>
      </w:r>
      <w:bookmarkEnd w:id="19"/>
    </w:p>
    <w:p w14:paraId="52154E33" w14:textId="46594202" w:rsidR="008E1DF2" w:rsidRPr="005F7209" w:rsidRDefault="008E1DF2" w:rsidP="00F308F1">
      <w:pPr>
        <w:rPr>
          <w:rFonts w:ascii="Latin Modern Roman" w:hAnsi="Latin Modern Roman"/>
        </w:rPr>
      </w:pPr>
    </w:p>
    <w:p w14:paraId="4025C37A" w14:textId="77777777" w:rsidR="000F2098" w:rsidRDefault="008E1DF2" w:rsidP="000F2098">
      <w:pPr>
        <w:keepNext/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392A99F3" wp14:editId="5ECEFA29">
            <wp:extent cx="5943600" cy="2739390"/>
            <wp:effectExtent l="0" t="0" r="0" b="3810"/>
            <wp:docPr id="41" name="Imagen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39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461B3E" w14:textId="02DDE215" w:rsidR="008E1DF2" w:rsidRDefault="000F2098" w:rsidP="000F2098">
      <w:pPr>
        <w:pStyle w:val="Caption"/>
      </w:pPr>
      <w:bookmarkStart w:id="20" w:name="_Toc88312953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19</w:t>
      </w:r>
      <w:r>
        <w:fldChar w:fldCharType="end"/>
      </w:r>
      <w:r>
        <w:t>: Insertar símbolos en la hoja electrónica</w:t>
      </w:r>
      <w:bookmarkEnd w:id="20"/>
    </w:p>
    <w:p w14:paraId="42CB66BC" w14:textId="2CFB2CF7" w:rsidR="000F2098" w:rsidRPr="000F2098" w:rsidRDefault="000F2098" w:rsidP="000F2098">
      <w:r>
        <w:t>En la Imagen 19 se muestra la necesidad de utilizar símbolos para la segunda potencia de la variable x, porque si el exponente se trata como tal, no permite ser escrito a través de la función concatenar.</w:t>
      </w:r>
    </w:p>
    <w:p w14:paraId="0BBD0119" w14:textId="32C1D375" w:rsidR="008E1DF2" w:rsidRPr="005F7209" w:rsidRDefault="008E1DF2" w:rsidP="00F308F1">
      <w:pPr>
        <w:rPr>
          <w:rFonts w:ascii="Latin Modern Roman" w:hAnsi="Latin Modern Roman"/>
        </w:rPr>
      </w:pPr>
    </w:p>
    <w:p w14:paraId="700EC11B" w14:textId="77777777" w:rsidR="000F2098" w:rsidRDefault="008E1DF2" w:rsidP="000F2098">
      <w:pPr>
        <w:keepNext/>
      </w:pPr>
      <w:r w:rsidRPr="005F7209">
        <w:rPr>
          <w:rFonts w:ascii="Latin Modern Roman" w:hAnsi="Latin Modern Roman"/>
          <w:noProof/>
        </w:rPr>
        <w:lastRenderedPageBreak/>
        <w:drawing>
          <wp:inline distT="0" distB="0" distL="0" distR="0" wp14:anchorId="057F3868" wp14:editId="6A0AAEE6">
            <wp:extent cx="5943600" cy="2119630"/>
            <wp:effectExtent l="0" t="0" r="0" b="0"/>
            <wp:docPr id="42" name="Imagen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119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DA0A17" w14:textId="2EB87179" w:rsidR="008E1DF2" w:rsidRPr="005F7209" w:rsidRDefault="000F2098" w:rsidP="000F2098">
      <w:pPr>
        <w:pStyle w:val="Caption"/>
        <w:rPr>
          <w:rFonts w:ascii="Latin Modern Roman" w:hAnsi="Latin Modern Roman"/>
        </w:rPr>
      </w:pPr>
      <w:bookmarkStart w:id="21" w:name="_Toc88312954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20</w:t>
      </w:r>
      <w:r>
        <w:fldChar w:fldCharType="end"/>
      </w:r>
      <w:r>
        <w:t xml:space="preserve"> : El rol del lenguaje simbólico en la función concatenar en la hoja electrónica</w:t>
      </w:r>
      <w:bookmarkEnd w:id="21"/>
    </w:p>
    <w:p w14:paraId="7E46B902" w14:textId="7598F05F" w:rsidR="008E1DF2" w:rsidRPr="005F7209" w:rsidRDefault="008E1DF2" w:rsidP="00F308F1">
      <w:pPr>
        <w:rPr>
          <w:rFonts w:ascii="Latin Modern Roman" w:hAnsi="Latin Modern Roman"/>
        </w:rPr>
      </w:pPr>
    </w:p>
    <w:p w14:paraId="6D8FDEEB" w14:textId="77777777" w:rsidR="00E31BD5" w:rsidRDefault="008E1DF2" w:rsidP="00E31BD5">
      <w:pPr>
        <w:keepNext/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473C8275" wp14:editId="22D2A235">
            <wp:extent cx="5943600" cy="2005330"/>
            <wp:effectExtent l="0" t="0" r="0" b="0"/>
            <wp:docPr id="43" name="Imagen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005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4A5F3B" w14:textId="37C6199D" w:rsidR="008E1DF2" w:rsidRPr="005F7209" w:rsidRDefault="00E31BD5" w:rsidP="00E31BD5">
      <w:pPr>
        <w:pStyle w:val="Caption"/>
        <w:rPr>
          <w:rFonts w:ascii="Latin Modern Roman" w:hAnsi="Latin Modern Roman"/>
        </w:rPr>
      </w:pPr>
      <w:bookmarkStart w:id="22" w:name="_Toc88312955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21</w:t>
      </w:r>
      <w:r>
        <w:fldChar w:fldCharType="end"/>
      </w:r>
      <w:r>
        <w:t>: La función concatenar en la esc</w:t>
      </w:r>
      <w:r w:rsidR="005E5609">
        <w:t>r</w:t>
      </w:r>
      <w:r>
        <w:t>itura de la ecuación para el caso de desplazamiento horizontal</w:t>
      </w:r>
      <w:bookmarkEnd w:id="22"/>
    </w:p>
    <w:p w14:paraId="392F5B47" w14:textId="55EE5071" w:rsidR="008E1DF2" w:rsidRPr="005F7209" w:rsidRDefault="008E1DF2" w:rsidP="00F308F1">
      <w:pPr>
        <w:rPr>
          <w:rFonts w:ascii="Latin Modern Roman" w:hAnsi="Latin Modern Roman"/>
        </w:rPr>
      </w:pPr>
    </w:p>
    <w:p w14:paraId="1AA7F131" w14:textId="77777777" w:rsidR="00F2479C" w:rsidRDefault="008E1DF2" w:rsidP="00F2479C">
      <w:pPr>
        <w:keepNext/>
      </w:pPr>
      <w:r w:rsidRPr="005F7209">
        <w:rPr>
          <w:rFonts w:ascii="Latin Modern Roman" w:hAnsi="Latin Modern Roman"/>
          <w:noProof/>
        </w:rPr>
        <w:lastRenderedPageBreak/>
        <w:drawing>
          <wp:inline distT="0" distB="0" distL="0" distR="0" wp14:anchorId="136850D8" wp14:editId="1C8D7E45">
            <wp:extent cx="5943600" cy="2682240"/>
            <wp:effectExtent l="0" t="0" r="0" b="3810"/>
            <wp:docPr id="44" name="Imagen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82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90DB4A" w14:textId="5A3F1780" w:rsidR="008E1DF2" w:rsidRPr="005F7209" w:rsidRDefault="00F2479C" w:rsidP="00F2479C">
      <w:pPr>
        <w:pStyle w:val="Caption"/>
        <w:rPr>
          <w:rFonts w:ascii="Latin Modern Roman" w:hAnsi="Latin Modern Roman"/>
        </w:rPr>
      </w:pPr>
      <w:bookmarkStart w:id="23" w:name="_Toc88312956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22</w:t>
      </w:r>
      <w:r>
        <w:fldChar w:fldCharType="end"/>
      </w:r>
      <w:r>
        <w:t>: El sentido del desplazamiento horizontal y su relación con el signo asociado</w:t>
      </w:r>
      <w:bookmarkEnd w:id="23"/>
    </w:p>
    <w:p w14:paraId="43113F89" w14:textId="0A4E2686" w:rsidR="008E1DF2" w:rsidRPr="005F7209" w:rsidRDefault="008E1DF2" w:rsidP="00F308F1">
      <w:pPr>
        <w:rPr>
          <w:rFonts w:ascii="Latin Modern Roman" w:hAnsi="Latin Modern Roman"/>
        </w:rPr>
      </w:pPr>
    </w:p>
    <w:p w14:paraId="709843EE" w14:textId="77777777" w:rsidR="00F2479C" w:rsidRDefault="008E1DF2" w:rsidP="00F2479C">
      <w:pPr>
        <w:keepNext/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693195EF" wp14:editId="1E1D3F7D">
            <wp:extent cx="5943600" cy="2477770"/>
            <wp:effectExtent l="0" t="0" r="0" b="0"/>
            <wp:docPr id="45" name="Imagen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77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288837" w14:textId="3AFF23FA" w:rsidR="008E1DF2" w:rsidRPr="005F7209" w:rsidRDefault="00F2479C" w:rsidP="00F2479C">
      <w:pPr>
        <w:pStyle w:val="Caption"/>
        <w:rPr>
          <w:rFonts w:ascii="Latin Modern Roman" w:hAnsi="Latin Modern Roman"/>
        </w:rPr>
      </w:pPr>
      <w:bookmarkStart w:id="24" w:name="_Toc88312957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23</w:t>
      </w:r>
      <w:r>
        <w:fldChar w:fldCharType="end"/>
      </w:r>
      <w:r>
        <w:t>: Prueba lógica para el desplazamiento horizontal según el signo asociado</w:t>
      </w:r>
      <w:bookmarkEnd w:id="24"/>
    </w:p>
    <w:p w14:paraId="6215ED35" w14:textId="6DCF5403" w:rsidR="008E1DF2" w:rsidRPr="005F7209" w:rsidRDefault="008E1DF2" w:rsidP="00F308F1">
      <w:pPr>
        <w:rPr>
          <w:rFonts w:ascii="Latin Modern Roman" w:hAnsi="Latin Modern Roman"/>
        </w:rPr>
      </w:pPr>
    </w:p>
    <w:p w14:paraId="1AED4C83" w14:textId="77777777" w:rsidR="00F2479C" w:rsidRDefault="008E1DF2" w:rsidP="00F2479C">
      <w:pPr>
        <w:keepNext/>
      </w:pPr>
      <w:r w:rsidRPr="005F7209">
        <w:rPr>
          <w:rFonts w:ascii="Latin Modern Roman" w:hAnsi="Latin Modern Roman"/>
          <w:noProof/>
        </w:rPr>
        <w:lastRenderedPageBreak/>
        <w:drawing>
          <wp:inline distT="0" distB="0" distL="0" distR="0" wp14:anchorId="7779792C" wp14:editId="7BBE1494">
            <wp:extent cx="5943600" cy="2268855"/>
            <wp:effectExtent l="0" t="0" r="0" b="0"/>
            <wp:docPr id="46" name="Imagen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268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D6E1B6" w14:textId="57966ABB" w:rsidR="008E1DF2" w:rsidRPr="005F7209" w:rsidRDefault="00F2479C" w:rsidP="00F2479C">
      <w:pPr>
        <w:pStyle w:val="Caption"/>
        <w:rPr>
          <w:rFonts w:ascii="Latin Modern Roman" w:hAnsi="Latin Modern Roman"/>
        </w:rPr>
      </w:pPr>
      <w:bookmarkStart w:id="25" w:name="_Toc88312958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24</w:t>
      </w:r>
      <w:r>
        <w:fldChar w:fldCharType="end"/>
      </w:r>
      <w:r>
        <w:t>: Caso especial para cuando el desplazamiento horizontal el CERO</w:t>
      </w:r>
      <w:bookmarkEnd w:id="25"/>
    </w:p>
    <w:p w14:paraId="18474D3E" w14:textId="5C1BA326" w:rsidR="008E1DF2" w:rsidRPr="005F7209" w:rsidRDefault="008E1DF2" w:rsidP="00F308F1">
      <w:pPr>
        <w:rPr>
          <w:rFonts w:ascii="Latin Modern Roman" w:hAnsi="Latin Modern Roman"/>
        </w:rPr>
      </w:pPr>
    </w:p>
    <w:p w14:paraId="2B4EDF6B" w14:textId="6250F880" w:rsidR="008E1DF2" w:rsidRPr="005F7209" w:rsidRDefault="008E1DF2" w:rsidP="00F308F1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Escritura de la ecuación</w:t>
      </w:r>
    </w:p>
    <w:p w14:paraId="575A3B16" w14:textId="3B99AD1C" w:rsidR="008E1DF2" w:rsidRPr="005F7209" w:rsidRDefault="008E1DF2" w:rsidP="00F308F1">
      <w:pPr>
        <w:rPr>
          <w:rFonts w:ascii="Latin Modern Roman" w:hAnsi="Latin Modern Roman"/>
        </w:rPr>
      </w:pPr>
    </w:p>
    <w:p w14:paraId="085188C6" w14:textId="77777777" w:rsidR="00F2479C" w:rsidRDefault="008E1DF2" w:rsidP="00F2479C">
      <w:pPr>
        <w:keepNext/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629DD9ED" wp14:editId="35525D2F">
            <wp:extent cx="5943600" cy="1371600"/>
            <wp:effectExtent l="0" t="0" r="0" b="0"/>
            <wp:docPr id="47" name="Imagen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37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92D727" w14:textId="628705E3" w:rsidR="008E1DF2" w:rsidRPr="005F7209" w:rsidRDefault="00F2479C" w:rsidP="00F2479C">
      <w:pPr>
        <w:pStyle w:val="Caption"/>
        <w:rPr>
          <w:rFonts w:ascii="Latin Modern Roman" w:hAnsi="Latin Modern Roman"/>
        </w:rPr>
      </w:pPr>
      <w:bookmarkStart w:id="26" w:name="_Toc88312959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25</w:t>
      </w:r>
      <w:r>
        <w:fldChar w:fldCharType="end"/>
      </w:r>
      <w:r>
        <w:t>: Una alternativa para escribir la ecuación en Microsoft Excel</w:t>
      </w:r>
      <w:bookmarkEnd w:id="26"/>
    </w:p>
    <w:p w14:paraId="723CF6B5" w14:textId="620D2F31" w:rsidR="008E1DF2" w:rsidRPr="005F7209" w:rsidRDefault="008E1DF2" w:rsidP="00F308F1">
      <w:pPr>
        <w:rPr>
          <w:rFonts w:ascii="Latin Modern Roman" w:hAnsi="Latin Modern Roman"/>
        </w:rPr>
      </w:pPr>
    </w:p>
    <w:p w14:paraId="7DE223E2" w14:textId="77777777" w:rsidR="00F2479C" w:rsidRDefault="008E1DF2" w:rsidP="00F2479C">
      <w:pPr>
        <w:keepNext/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267F722D" wp14:editId="73D955FE">
            <wp:extent cx="5943600" cy="424180"/>
            <wp:effectExtent l="0" t="0" r="0" b="0"/>
            <wp:docPr id="48" name="Imagen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4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D843D1" w14:textId="30D1E6FB" w:rsidR="008E1DF2" w:rsidRPr="005F7209" w:rsidRDefault="00F2479C" w:rsidP="00F2479C">
      <w:pPr>
        <w:pStyle w:val="Caption"/>
        <w:rPr>
          <w:rFonts w:ascii="Latin Modern Roman" w:hAnsi="Latin Modern Roman"/>
        </w:rPr>
      </w:pPr>
      <w:bookmarkStart w:id="27" w:name="_Toc88312960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26</w:t>
      </w:r>
      <w:r>
        <w:fldChar w:fldCharType="end"/>
      </w:r>
      <w:r>
        <w:t>: Ampliación de la alternativa para escribir la ecuación en Microsoft Excel</w:t>
      </w:r>
      <w:bookmarkEnd w:id="27"/>
    </w:p>
    <w:p w14:paraId="05953AAA" w14:textId="5A31C547" w:rsidR="009D11F8" w:rsidRPr="005F7209" w:rsidRDefault="005568D5" w:rsidP="00F308F1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26A15C0" wp14:editId="6DE1EF19">
                <wp:simplePos x="0" y="0"/>
                <wp:positionH relativeFrom="column">
                  <wp:posOffset>-61415</wp:posOffset>
                </wp:positionH>
                <wp:positionV relativeFrom="paragraph">
                  <wp:posOffset>252455</wp:posOffset>
                </wp:positionV>
                <wp:extent cx="1569493" cy="266131"/>
                <wp:effectExtent l="19050" t="19050" r="12065" b="19685"/>
                <wp:wrapNone/>
                <wp:docPr id="49" name="Rectángulo: esquinas redondeadas 4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569493" cy="266131"/>
                        </a:xfrm>
                        <a:prstGeom prst="roundRect">
                          <a:avLst/>
                        </a:prstGeom>
                        <a:noFill/>
                        <a:ln w="28575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oundrect w14:anchorId="35B5A23F" id="Rectángulo: esquinas redondeadas 49" o:spid="_x0000_s1026" style="position:absolute;margin-left:-4.85pt;margin-top:19.9pt;width:123.6pt;height:20.9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" filled="f" strokecolor="#c00000" strokeweight="2.25pt">
                <v:stroke joinstyle="miter"/>
              </v:roundrect>
            </w:pict>
          </mc:Fallback>
        </mc:AlternateContent>
      </w:r>
    </w:p>
    <w:p w14:paraId="4A3256BB" w14:textId="1CBCC227" w:rsidR="005568D5" w:rsidRPr="005F7209" w:rsidRDefault="005568D5" w:rsidP="005568D5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Situación Problema No. 4</w:t>
      </w:r>
    </w:p>
    <w:p w14:paraId="630B791E" w14:textId="0F9E8AF2" w:rsidR="005568D5" w:rsidRPr="005F7209" w:rsidRDefault="005568D5" w:rsidP="00F308F1">
      <w:pPr>
        <w:rPr>
          <w:rFonts w:ascii="Latin Modern Roman" w:hAnsi="Latin Modern Roman"/>
        </w:rPr>
      </w:pPr>
    </w:p>
    <w:p w14:paraId="504518F1" w14:textId="245BDC83" w:rsidR="005568D5" w:rsidRPr="005F7209" w:rsidRDefault="005568D5" w:rsidP="00A67C13">
      <w:pPr>
        <w:pStyle w:val="Heading2"/>
        <w:numPr>
          <w:ilvl w:val="1"/>
          <w:numId w:val="4"/>
        </w:num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Estudio de triángulos:</w:t>
      </w:r>
    </w:p>
    <w:p w14:paraId="73275332" w14:textId="682556C4" w:rsidR="005568D5" w:rsidRPr="005F7209" w:rsidRDefault="005568D5" w:rsidP="00F308F1">
      <w:p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Dadas tres longitudes la aplicación indicará si con las tres se puedo construir un triángulo. En caso afirmativo se calcula el área y el perímetro; se determina la medida de sus tres ángulos, la aplicación deberá indicar si corresponde a un triángulo rectángulo y, en caso afirmativo, lo clasificará como triángulo rectángulo isósceles o triángulo rectángulo escaleno.</w:t>
      </w:r>
    </w:p>
    <w:p w14:paraId="7B7E7AC9" w14:textId="3E396C34" w:rsidR="005568D5" w:rsidRPr="005F7209" w:rsidRDefault="005568D5" w:rsidP="00F308F1">
      <w:pPr>
        <w:rPr>
          <w:rFonts w:ascii="Latin Modern Roman" w:hAnsi="Latin Modern Roman"/>
        </w:rPr>
      </w:pPr>
    </w:p>
    <w:p w14:paraId="4120307B" w14:textId="77777777" w:rsidR="005568D5" w:rsidRPr="005F7209" w:rsidRDefault="005568D5" w:rsidP="005568D5">
      <w:pPr>
        <w:keepNext/>
        <w:rPr>
          <w:rFonts w:ascii="Latin Modern Roman" w:hAnsi="Latin Modern Roman"/>
        </w:rPr>
      </w:pPr>
      <w:r w:rsidRPr="005F7209">
        <w:rPr>
          <w:rFonts w:ascii="Latin Modern Roman" w:hAnsi="Latin Modern Roman"/>
          <w:noProof/>
        </w:rPr>
        <w:drawing>
          <wp:inline distT="0" distB="0" distL="0" distR="0" wp14:anchorId="4213D187" wp14:editId="4B36B154">
            <wp:extent cx="5943600" cy="1284605"/>
            <wp:effectExtent l="0" t="0" r="0" b="0"/>
            <wp:docPr id="50" name="Imagen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28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F8D20B" w14:textId="21A242D7" w:rsidR="005568D5" w:rsidRPr="005F7209" w:rsidRDefault="005568D5" w:rsidP="005568D5">
      <w:pPr>
        <w:pStyle w:val="Caption"/>
        <w:rPr>
          <w:rFonts w:ascii="Latin Modern Roman" w:hAnsi="Latin Modern Roman"/>
        </w:rPr>
      </w:pPr>
      <w:bookmarkStart w:id="28" w:name="_Toc88312961"/>
      <w:r w:rsidRPr="005F7209">
        <w:rPr>
          <w:rFonts w:ascii="Latin Modern Roman" w:hAnsi="Latin Modern Roman"/>
        </w:rPr>
        <w:t xml:space="preserve">Imagen </w:t>
      </w:r>
      <w:r w:rsidRPr="005F7209">
        <w:rPr>
          <w:rFonts w:ascii="Latin Modern Roman" w:hAnsi="Latin Modern Roman"/>
        </w:rPr>
        <w:fldChar w:fldCharType="begin"/>
      </w:r>
      <w:r w:rsidRPr="005F7209">
        <w:rPr>
          <w:rFonts w:ascii="Latin Modern Roman" w:hAnsi="Latin Modern Roman"/>
        </w:rPr>
        <w:instrText xml:space="preserve"> SEQ Imagen \* ARABIC </w:instrText>
      </w:r>
      <w:r w:rsidRPr="005F7209">
        <w:rPr>
          <w:rFonts w:ascii="Latin Modern Roman" w:hAnsi="Latin Modern Roman"/>
        </w:rPr>
        <w:fldChar w:fldCharType="separate"/>
      </w:r>
      <w:r w:rsidR="003413AC">
        <w:rPr>
          <w:rFonts w:ascii="Latin Modern Roman" w:hAnsi="Latin Modern Roman"/>
          <w:noProof/>
        </w:rPr>
        <w:t>27</w:t>
      </w:r>
      <w:r w:rsidRPr="005F7209">
        <w:rPr>
          <w:rFonts w:ascii="Latin Modern Roman" w:hAnsi="Latin Modern Roman"/>
        </w:rPr>
        <w:fldChar w:fldCharType="end"/>
      </w:r>
      <w:r w:rsidRPr="005F7209">
        <w:rPr>
          <w:rFonts w:ascii="Latin Modern Roman" w:hAnsi="Latin Modern Roman"/>
        </w:rPr>
        <w:t>: Vista de una las salidas de la aplicación</w:t>
      </w:r>
      <w:bookmarkEnd w:id="28"/>
    </w:p>
    <w:p w14:paraId="2F1BD9E0" w14:textId="7BA1F745" w:rsidR="00A67C13" w:rsidRPr="005F7209" w:rsidRDefault="00A67C13" w:rsidP="00A67C13">
      <w:pPr>
        <w:pStyle w:val="Heading3"/>
        <w:numPr>
          <w:ilvl w:val="2"/>
          <w:numId w:val="3"/>
        </w:num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Propiedades de lados de un triángulo</w:t>
      </w:r>
    </w:p>
    <w:p w14:paraId="0F97FF3D" w14:textId="552793A9" w:rsidR="00A67C13" w:rsidRPr="005F7209" w:rsidRDefault="00A67C13" w:rsidP="00A67C13">
      <w:pPr>
        <w:rPr>
          <w:rFonts w:ascii="Latin Modern Roman" w:hAnsi="Latin Modern Roman"/>
        </w:rPr>
      </w:pPr>
    </w:p>
    <w:p w14:paraId="53768710" w14:textId="545B7CE9" w:rsidR="00A67C13" w:rsidRDefault="00A67C13" w:rsidP="00A67C13">
      <w:pPr>
        <w:pStyle w:val="NoSpacing"/>
        <w:numPr>
          <w:ilvl w:val="0"/>
          <w:numId w:val="5"/>
        </w:num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Un lado de un triángulo es siempre menor a la suma de los otros dos lados (a &lt; b + c), pero mayor que su diferencia (a &gt; b - c).</w:t>
      </w:r>
    </w:p>
    <w:p w14:paraId="24993C44" w14:textId="77777777" w:rsidR="00311AA1" w:rsidRDefault="00311AA1" w:rsidP="00311AA1">
      <w:pPr>
        <w:pStyle w:val="NoSpacing"/>
        <w:keepNext/>
        <w:ind w:left="720"/>
      </w:pPr>
      <w:r>
        <w:rPr>
          <w:noProof/>
        </w:rPr>
        <w:drawing>
          <wp:inline distT="0" distB="0" distL="0" distR="0" wp14:anchorId="2B932C2E" wp14:editId="60EBB293">
            <wp:extent cx="5943600" cy="1293495"/>
            <wp:effectExtent l="0" t="0" r="0" b="1905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2934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D3CE29" w14:textId="23C82FBC" w:rsidR="00311AA1" w:rsidRDefault="00311AA1" w:rsidP="00311AA1">
      <w:pPr>
        <w:pStyle w:val="Caption"/>
      </w:pPr>
      <w:bookmarkStart w:id="29" w:name="_Toc88312962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28</w:t>
      </w:r>
      <w:r>
        <w:fldChar w:fldCharType="end"/>
      </w:r>
      <w:r>
        <w:t>: La suma de dos de sus lados no puede igual al tercer lado</w:t>
      </w:r>
      <w:bookmarkEnd w:id="29"/>
    </w:p>
    <w:p w14:paraId="39C0F98A" w14:textId="77777777" w:rsidR="00443A18" w:rsidRDefault="00443A18" w:rsidP="00443A18">
      <w:pPr>
        <w:keepNext/>
      </w:pPr>
      <w:r>
        <w:rPr>
          <w:noProof/>
        </w:rPr>
        <w:drawing>
          <wp:inline distT="0" distB="0" distL="0" distR="0" wp14:anchorId="2385C864" wp14:editId="712B893F">
            <wp:extent cx="5943600" cy="1287780"/>
            <wp:effectExtent l="0" t="0" r="0" b="7620"/>
            <wp:docPr id="51" name="Imagen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287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17E499" w14:textId="0E74078E" w:rsidR="00443A18" w:rsidRPr="00443A18" w:rsidRDefault="00443A18" w:rsidP="00443A18">
      <w:pPr>
        <w:pStyle w:val="Caption"/>
      </w:pPr>
      <w:bookmarkStart w:id="30" w:name="_Toc88312963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29</w:t>
      </w:r>
      <w:r>
        <w:fldChar w:fldCharType="end"/>
      </w:r>
      <w:r>
        <w:t>: Validación para las medidas de los lados del triángulo</w:t>
      </w:r>
      <w:bookmarkEnd w:id="30"/>
    </w:p>
    <w:p w14:paraId="75B37B1D" w14:textId="7E43E3DF" w:rsidR="00A67C13" w:rsidRDefault="00A67C13" w:rsidP="00A67C13">
      <w:pPr>
        <w:pStyle w:val="NoSpacing"/>
        <w:numPr>
          <w:ilvl w:val="0"/>
          <w:numId w:val="5"/>
        </w:num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La suma de todos los ángulos interiores de un triángulo da siempre 180</w:t>
      </w:r>
      <w:r w:rsidRPr="005F7209">
        <w:rPr>
          <w:rFonts w:ascii="Latin Modern Roman" w:hAnsi="Latin Modern Roman" w:cstheme="minorHAnsi"/>
        </w:rPr>
        <w:t>°</w:t>
      </w:r>
      <w:r w:rsidRPr="005F7209">
        <w:rPr>
          <w:rFonts w:ascii="Latin Modern Roman" w:hAnsi="Latin Modern Roman"/>
        </w:rPr>
        <w:t xml:space="preserve"> (A + B + C = 180</w:t>
      </w:r>
      <w:r w:rsidRPr="005F7209">
        <w:rPr>
          <w:rFonts w:ascii="Latin Modern Roman" w:hAnsi="Latin Modern Roman" w:cstheme="minorHAnsi"/>
        </w:rPr>
        <w:t>°</w:t>
      </w:r>
      <w:r w:rsidRPr="005F7209">
        <w:rPr>
          <w:rFonts w:ascii="Latin Modern Roman" w:hAnsi="Latin Modern Roman"/>
        </w:rPr>
        <w:t>).</w:t>
      </w:r>
    </w:p>
    <w:p w14:paraId="6B6EDBF3" w14:textId="77777777" w:rsidR="00636CA6" w:rsidRDefault="00636CA6" w:rsidP="00636CA6">
      <w:pPr>
        <w:pStyle w:val="NoSpacing"/>
        <w:keepNext/>
        <w:ind w:left="720"/>
      </w:pPr>
      <w:r>
        <w:rPr>
          <w:noProof/>
        </w:rPr>
        <w:drawing>
          <wp:inline distT="0" distB="0" distL="0" distR="0" wp14:anchorId="1102D13F" wp14:editId="74EF394D">
            <wp:extent cx="5943600" cy="1294765"/>
            <wp:effectExtent l="0" t="0" r="0" b="635"/>
            <wp:docPr id="52" name="Imagen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294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89CF56" w14:textId="759701A2" w:rsidR="00636CA6" w:rsidRDefault="00636CA6" w:rsidP="00636CA6">
      <w:pPr>
        <w:pStyle w:val="Caption"/>
      </w:pPr>
      <w:bookmarkStart w:id="31" w:name="_Toc88312964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30</w:t>
      </w:r>
      <w:r>
        <w:fldChar w:fldCharType="end"/>
      </w:r>
      <w:r>
        <w:t>: Un triángulo equilátero no puede ser un triángulo rectángulo</w:t>
      </w:r>
      <w:bookmarkEnd w:id="31"/>
    </w:p>
    <w:p w14:paraId="1F2354A1" w14:textId="77777777" w:rsidR="006B2C2A" w:rsidRDefault="006B2C2A" w:rsidP="006B2C2A">
      <w:pPr>
        <w:keepNext/>
      </w:pPr>
      <w:r>
        <w:rPr>
          <w:noProof/>
        </w:rPr>
        <w:lastRenderedPageBreak/>
        <w:drawing>
          <wp:inline distT="0" distB="0" distL="0" distR="0" wp14:anchorId="7A915858" wp14:editId="31941B78">
            <wp:extent cx="5943600" cy="1309370"/>
            <wp:effectExtent l="0" t="0" r="0" b="5080"/>
            <wp:docPr id="53" name="Imagen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309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3B011C" w14:textId="53D0DED0" w:rsidR="006B2C2A" w:rsidRDefault="006B2C2A" w:rsidP="006B2C2A">
      <w:pPr>
        <w:pStyle w:val="Caption"/>
      </w:pPr>
      <w:bookmarkStart w:id="32" w:name="_Toc88312965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31</w:t>
      </w:r>
      <w:r>
        <w:fldChar w:fldCharType="end"/>
      </w:r>
      <w:r>
        <w:t>: Un triángulo rectángulo escaleno</w:t>
      </w:r>
      <w:bookmarkEnd w:id="32"/>
    </w:p>
    <w:p w14:paraId="1BC61326" w14:textId="77777777" w:rsidR="006B2C2A" w:rsidRDefault="006B2C2A" w:rsidP="006B2C2A">
      <w:pPr>
        <w:keepNext/>
      </w:pPr>
      <w:r>
        <w:rPr>
          <w:noProof/>
        </w:rPr>
        <w:drawing>
          <wp:inline distT="0" distB="0" distL="0" distR="0" wp14:anchorId="4A74BC5A" wp14:editId="203AAE45">
            <wp:extent cx="5943600" cy="1734185"/>
            <wp:effectExtent l="0" t="0" r="0" b="0"/>
            <wp:docPr id="54" name="Imagen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734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32B056" w14:textId="35823ADD" w:rsidR="006B2C2A" w:rsidRDefault="006B2C2A" w:rsidP="006B2C2A">
      <w:pPr>
        <w:pStyle w:val="Caption"/>
      </w:pPr>
      <w:bookmarkStart w:id="33" w:name="_Toc88312966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32</w:t>
      </w:r>
      <w:r>
        <w:fldChar w:fldCharType="end"/>
      </w:r>
      <w:r>
        <w:t>: Un triángulo rectángulo isósceles</w:t>
      </w:r>
      <w:bookmarkEnd w:id="33"/>
    </w:p>
    <w:p w14:paraId="0A0398C3" w14:textId="75D45F2D" w:rsidR="006B2C2A" w:rsidRDefault="006B2C2A" w:rsidP="006B2C2A">
      <w:r>
        <w:t>El Teorema de Pitágoras:</w:t>
      </w:r>
    </w:p>
    <w:p w14:paraId="6F5444D8" w14:textId="0CD880DE" w:rsidR="006B2C2A" w:rsidRDefault="006B2C2A" w:rsidP="006B2C2A">
      <w:r>
        <w:t>Si a y b son los catetos de un triángulo y c es la su hipotenusa, entonces</w:t>
      </w:r>
    </w:p>
    <w:p w14:paraId="7C026A0A" w14:textId="68D4738D" w:rsidR="006B2C2A" w:rsidRPr="006B2C2A" w:rsidRDefault="00000000" w:rsidP="006B2C2A">
      <w:pPr>
        <w:rPr>
          <w:rFonts w:eastAsiaTheme="minorEastAsia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c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a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+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b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</m:oMath>
      </m:oMathPara>
    </w:p>
    <w:p w14:paraId="3961DD30" w14:textId="3C0BCE45" w:rsidR="006B2C2A" w:rsidRDefault="006B2C2A" w:rsidP="006B2C2A">
      <w:pPr>
        <w:rPr>
          <w:rFonts w:eastAsiaTheme="minorEastAsia"/>
        </w:rPr>
      </w:pPr>
      <w:r>
        <w:rPr>
          <w:rFonts w:eastAsiaTheme="minorEastAsia"/>
        </w:rPr>
        <w:t xml:space="preserve">Si a = b, entonces el triángulo es isósceles </w:t>
      </w:r>
      <w:r w:rsidR="00DB02E9">
        <w:rPr>
          <w:rFonts w:eastAsiaTheme="minorEastAsia"/>
        </w:rPr>
        <w:t>y,</w:t>
      </w:r>
      <w:r>
        <w:rPr>
          <w:rFonts w:eastAsiaTheme="minorEastAsia"/>
        </w:rPr>
        <w:t xml:space="preserve"> por lo tanto, </w:t>
      </w:r>
    </w:p>
    <w:p w14:paraId="1642BA8C" w14:textId="48529DF6" w:rsidR="006B2C2A" w:rsidRPr="006B2C2A" w:rsidRDefault="00000000" w:rsidP="006B2C2A">
      <w:pPr>
        <w:rPr>
          <w:rFonts w:eastAsiaTheme="minorEastAsia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c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a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+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a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</m:oMath>
      </m:oMathPara>
    </w:p>
    <w:p w14:paraId="49170BC7" w14:textId="58B22901" w:rsidR="006B2C2A" w:rsidRPr="006B2C2A" w:rsidRDefault="00000000" w:rsidP="006B2C2A">
      <w:pPr>
        <w:rPr>
          <w:rFonts w:eastAsiaTheme="minorEastAsia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c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2a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</m:oMath>
      </m:oMathPara>
    </w:p>
    <w:p w14:paraId="45DBE9C6" w14:textId="1A019278" w:rsidR="006B2C2A" w:rsidRDefault="006B2C2A" w:rsidP="006B2C2A">
      <w:pPr>
        <w:rPr>
          <w:rFonts w:eastAsiaTheme="minorEastAsia"/>
        </w:rPr>
      </w:pPr>
      <w:r>
        <w:rPr>
          <w:rFonts w:eastAsiaTheme="minorEastAsia"/>
        </w:rPr>
        <w:t>En general</w:t>
      </w:r>
      <w:r w:rsidR="00E0649E">
        <w:rPr>
          <w:rFonts w:eastAsiaTheme="minorEastAsia"/>
        </w:rPr>
        <w:t>,</w:t>
      </w:r>
    </w:p>
    <w:p w14:paraId="495CBD44" w14:textId="1D4C31BF" w:rsidR="00E0649E" w:rsidRPr="00E0649E" w:rsidRDefault="00000000" w:rsidP="006B2C2A">
      <w:pPr>
        <w:rPr>
          <w:rFonts w:eastAsiaTheme="minorEastAsia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</w:rPr>
                        <m:t>2a</m:t>
                      </m:r>
                    </m:e>
                  </m:rad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</w:rPr>
                        <m:t>a</m:t>
                      </m:r>
                    </m:e>
                  </m:rad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+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</w:rPr>
                        <m:t>a</m:t>
                      </m:r>
                    </m:e>
                  </m:rad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</m:oMath>
      </m:oMathPara>
    </w:p>
    <w:p w14:paraId="6B2E3506" w14:textId="79D54E57" w:rsidR="00E0649E" w:rsidRPr="00E0649E" w:rsidRDefault="00000000" w:rsidP="00E0649E">
      <w:pPr>
        <w:rPr>
          <w:rFonts w:eastAsiaTheme="minorEastAsia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</w:rPr>
                        <m:t>2(5)</m:t>
                      </m:r>
                    </m:e>
                  </m:rad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</w:rPr>
                        <m:t>5</m:t>
                      </m:r>
                    </m:e>
                  </m:rad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+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</w:rPr>
                        <m:t>5</m:t>
                      </m:r>
                    </m:e>
                  </m:rad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</m:oMath>
      </m:oMathPara>
    </w:p>
    <w:p w14:paraId="25FEBA43" w14:textId="2AD1DEC2" w:rsidR="00E0649E" w:rsidRPr="00E0649E" w:rsidRDefault="00000000" w:rsidP="00E0649E">
      <w:pPr>
        <w:rPr>
          <w:rFonts w:eastAsiaTheme="minorEastAsia"/>
        </w:rPr>
      </w:pPr>
      <m:oMathPara>
        <m:oMathParaPr>
          <m:jc m:val="left"/>
        </m:oMathParaPr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</w:rPr>
                        <m:t>10</m:t>
                      </m:r>
                    </m:e>
                  </m:rad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</w:rPr>
                        <m:t>5</m:t>
                      </m:r>
                    </m:e>
                  </m:rad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+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</w:rPr>
                        <m:t>5</m:t>
                      </m:r>
                    </m:e>
                  </m:rad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</m:oMath>
      </m:oMathPara>
    </w:p>
    <w:p w14:paraId="505B7FF6" w14:textId="21BC2391" w:rsidR="00E0649E" w:rsidRPr="00E0649E" w:rsidRDefault="00E0649E" w:rsidP="00E0649E">
      <w:pPr>
        <w:rPr>
          <w:rFonts w:eastAsiaTheme="minorEastAsia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/>
            </w:rPr>
            <m:t>10=5+5</m:t>
          </m:r>
        </m:oMath>
      </m:oMathPara>
    </w:p>
    <w:p w14:paraId="453EFC14" w14:textId="691EE4FA" w:rsidR="00E0649E" w:rsidRPr="006B2C2A" w:rsidRDefault="00E0649E" w:rsidP="00E0649E">
      <w:pPr>
        <w:rPr>
          <w:rFonts w:eastAsiaTheme="minorEastAsia"/>
        </w:rPr>
      </w:pPr>
      <w:r>
        <w:rPr>
          <w:rFonts w:eastAsiaTheme="minorEastAsia"/>
        </w:rPr>
        <w:t>Se verifica que un triángulo con lados (</w:t>
      </w:r>
      <m:oMath>
        <m:r>
          <w:rPr>
            <w:rFonts w:ascii="Cambria Math" w:eastAsiaTheme="minorEastAsia" w:hAnsi="Cambria Math"/>
          </w:rPr>
          <m:t>a=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r>
              <w:rPr>
                <w:rFonts w:ascii="Cambria Math" w:eastAsiaTheme="minorEastAsia" w:hAnsi="Cambria Math"/>
              </w:rPr>
              <m:t>5</m:t>
            </m:r>
          </m:e>
        </m:rad>
      </m:oMath>
      <w:r>
        <w:rPr>
          <w:rFonts w:eastAsiaTheme="minorEastAsia"/>
        </w:rPr>
        <w:t xml:space="preserve"> , </w:t>
      </w:r>
      <m:oMath>
        <m:r>
          <w:rPr>
            <w:rFonts w:ascii="Cambria Math" w:eastAsiaTheme="minorEastAsia" w:hAnsi="Cambria Math"/>
          </w:rPr>
          <m:t>b=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r>
              <w:rPr>
                <w:rFonts w:ascii="Cambria Math" w:eastAsiaTheme="minorEastAsia" w:hAnsi="Cambria Math"/>
              </w:rPr>
              <m:t>5</m:t>
            </m:r>
          </m:e>
        </m:rad>
      </m:oMath>
      <w:r>
        <w:rPr>
          <w:rFonts w:eastAsiaTheme="minorEastAsia"/>
        </w:rPr>
        <w:t xml:space="preserve"> y </w:t>
      </w:r>
      <m:oMath>
        <m:r>
          <w:rPr>
            <w:rFonts w:ascii="Cambria Math" w:eastAsiaTheme="minorEastAsia" w:hAnsi="Cambria Math"/>
          </w:rPr>
          <m:t>c=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r>
              <w:rPr>
                <w:rFonts w:ascii="Cambria Math" w:eastAsiaTheme="minorEastAsia" w:hAnsi="Cambria Math"/>
              </w:rPr>
              <m:t xml:space="preserve">10 </m:t>
            </m:r>
          </m:e>
        </m:rad>
      </m:oMath>
      <w:r>
        <w:rPr>
          <w:rFonts w:eastAsiaTheme="minorEastAsia"/>
        </w:rPr>
        <w:t>) corresponde aun triángulo rectángulo isósceles.</w:t>
      </w:r>
    </w:p>
    <w:p w14:paraId="322447B9" w14:textId="5A1378BE" w:rsidR="00A67C13" w:rsidRPr="005F7209" w:rsidRDefault="00A67C13" w:rsidP="00A67C13">
      <w:pPr>
        <w:pStyle w:val="NoSpacing"/>
        <w:numPr>
          <w:ilvl w:val="0"/>
          <w:numId w:val="5"/>
        </w:num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El ángulo exterior de un triángulo es igual a la suma de los ángulos interiores no adyacentes (a = A + B).</w:t>
      </w:r>
    </w:p>
    <w:p w14:paraId="1ADE9991" w14:textId="64487644" w:rsidR="00A67C13" w:rsidRPr="005F7209" w:rsidRDefault="00A67C13" w:rsidP="00A67C13">
      <w:pPr>
        <w:pStyle w:val="NoSpacing"/>
        <w:numPr>
          <w:ilvl w:val="0"/>
          <w:numId w:val="5"/>
        </w:num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t>A mayor lado en un triángulo se opone también mayor ángulo.</w:t>
      </w:r>
    </w:p>
    <w:p w14:paraId="6A58A5B1" w14:textId="085E9C32" w:rsidR="00A67C13" w:rsidRDefault="00A67C13" w:rsidP="00A67C13">
      <w:pPr>
        <w:pStyle w:val="NoSpacing"/>
        <w:numPr>
          <w:ilvl w:val="0"/>
          <w:numId w:val="5"/>
        </w:numPr>
        <w:rPr>
          <w:rFonts w:ascii="Latin Modern Roman" w:hAnsi="Latin Modern Roman"/>
        </w:rPr>
      </w:pPr>
      <w:r w:rsidRPr="005F7209">
        <w:rPr>
          <w:rFonts w:ascii="Latin Modern Roman" w:hAnsi="Latin Modern Roman"/>
        </w:rPr>
        <w:lastRenderedPageBreak/>
        <w:t>En un triángulo con los lados iguales, sus ángulos opuestos son también iguales.</w:t>
      </w:r>
    </w:p>
    <w:p w14:paraId="309ADF4A" w14:textId="4074EB68" w:rsidR="006E3196" w:rsidRDefault="006E3196" w:rsidP="006E3196">
      <w:pPr>
        <w:pStyle w:val="NoSpacing"/>
        <w:rPr>
          <w:rFonts w:ascii="Latin Modern Roman" w:hAnsi="Latin Modern Roman"/>
        </w:rPr>
      </w:pPr>
    </w:p>
    <w:p w14:paraId="6077C03B" w14:textId="41BF88B4" w:rsidR="006E3196" w:rsidRDefault="006E3196" w:rsidP="006E3196">
      <w:pPr>
        <w:pStyle w:val="NoSpacing"/>
        <w:rPr>
          <w:rFonts w:ascii="Latin Modern Roman" w:hAnsi="Latin Modern Roman"/>
        </w:rPr>
      </w:pPr>
      <w:r>
        <w:rPr>
          <w:rFonts w:ascii="Latin Modern Roman" w:hAnsi="Latin Modern Roman"/>
        </w:rPr>
        <w:t>Teorema de Herón</w:t>
      </w:r>
    </w:p>
    <w:p w14:paraId="6BEC487D" w14:textId="62A5E137" w:rsidR="006E3196" w:rsidRDefault="006E3196" w:rsidP="006E3196">
      <w:pPr>
        <w:pStyle w:val="NoSpacing"/>
        <w:rPr>
          <w:rFonts w:ascii="Latin Modern Roman" w:hAnsi="Latin Modern Roman"/>
        </w:rPr>
      </w:pPr>
    </w:p>
    <w:p w14:paraId="0843299D" w14:textId="77777777" w:rsidR="006E3196" w:rsidRDefault="006E3196" w:rsidP="006E3196">
      <w:pPr>
        <w:pStyle w:val="NoSpacing"/>
        <w:keepNext/>
      </w:pPr>
      <w:r>
        <w:rPr>
          <w:noProof/>
        </w:rPr>
        <w:drawing>
          <wp:inline distT="0" distB="0" distL="0" distR="0" wp14:anchorId="0FCABEE6" wp14:editId="0889F0CA">
            <wp:extent cx="1611486" cy="590624"/>
            <wp:effectExtent l="0" t="0" r="8255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3"/>
                    <a:srcRect l="36396" t="12877" r="36485" b="69453"/>
                    <a:stretch/>
                  </pic:blipFill>
                  <pic:spPr bwMode="auto">
                    <a:xfrm>
                      <a:off x="0" y="0"/>
                      <a:ext cx="1611846" cy="59075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BDD3EC" w14:textId="002F6541" w:rsidR="006E3196" w:rsidRDefault="006E3196" w:rsidP="006E3196">
      <w:pPr>
        <w:pStyle w:val="Caption"/>
      </w:pPr>
      <w:bookmarkStart w:id="34" w:name="_Toc88312967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33</w:t>
      </w:r>
      <w:r>
        <w:fldChar w:fldCharType="end"/>
      </w:r>
      <w:r>
        <w:t>: Teorema de Herón</w:t>
      </w:r>
      <w:bookmarkEnd w:id="34"/>
    </w:p>
    <w:p w14:paraId="41683469" w14:textId="36069670" w:rsidR="00FA1489" w:rsidRDefault="00FA1489" w:rsidP="00FA1489">
      <w:r>
        <w:t xml:space="preserve">Fuente: </w:t>
      </w:r>
      <w:r>
        <w:fldChar w:fldCharType="begin" w:fldLock="1"/>
      </w:r>
      <w:r>
        <w:instrText>ADDIN CSL_CITATION {"citationItems":[{"id":"ITEM-1","itemData":{"URL":"http://mimosa.pntic.mec.es/jgomez53/matema/proteo/formulaheron.htm","accessed":{"date-parts":[["2021","11","17"]]},"author":[{"dropping-particle":"","family":"Gómez Aroca","given":"José María","non-dropping-particle":"","parse-names":false,"suffix":""}],"id":"ITEM-1","issued":{"date-parts":[["2013"]]},"title":"Fórmula de Herón","type":"webpage"},"uris":["http://www.mendeley.com/documents/?uuid=d8106aa3-2883-3ca3-a27a-af889e14ee5d"]}],"mendeley":{"formattedCitation":"(Gómez Aroca, 2013)","plainTextFormattedCitation":"(Gómez Aroca, 2013)"},"properties":{"noteIndex":0},"schema":"https://github.com/citation-style-language/schema/raw/master/csl-citation.json"}</w:instrText>
      </w:r>
      <w:r>
        <w:fldChar w:fldCharType="separate"/>
      </w:r>
      <w:r w:rsidRPr="00FA1489">
        <w:rPr>
          <w:noProof/>
        </w:rPr>
        <w:t>(Gómez Aroca, 2013)</w:t>
      </w:r>
      <w:r>
        <w:fldChar w:fldCharType="end"/>
      </w:r>
    </w:p>
    <w:p w14:paraId="6210800C" w14:textId="77777777" w:rsidR="0079434D" w:rsidRDefault="0079434D" w:rsidP="0079434D">
      <w:pPr>
        <w:keepNext/>
      </w:pPr>
      <w:r>
        <w:rPr>
          <w:noProof/>
        </w:rPr>
        <w:drawing>
          <wp:inline distT="0" distB="0" distL="0" distR="0" wp14:anchorId="418AB5C5" wp14:editId="7551E5DE">
            <wp:extent cx="4634968" cy="1017139"/>
            <wp:effectExtent l="0" t="0" r="0" b="0"/>
            <wp:docPr id="55" name="Imagen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4"/>
                    <a:srcRect l="1438" t="27570" r="20562" b="42000"/>
                    <a:stretch/>
                  </pic:blipFill>
                  <pic:spPr bwMode="auto">
                    <a:xfrm>
                      <a:off x="0" y="0"/>
                      <a:ext cx="4636025" cy="101737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5C6252C" w14:textId="4410F9CF" w:rsidR="0079434D" w:rsidRDefault="0079434D" w:rsidP="0079434D">
      <w:pPr>
        <w:pStyle w:val="Caption"/>
      </w:pPr>
      <w:bookmarkStart w:id="35" w:name="_Toc88312968"/>
      <w:r>
        <w:t xml:space="preserve">Imagen </w:t>
      </w:r>
      <w:r>
        <w:fldChar w:fldCharType="begin"/>
      </w:r>
      <w:r>
        <w:instrText xml:space="preserve"> SEQ Imagen \* ARABIC </w:instrText>
      </w:r>
      <w:r>
        <w:fldChar w:fldCharType="separate"/>
      </w:r>
      <w:r w:rsidR="003413AC">
        <w:rPr>
          <w:noProof/>
        </w:rPr>
        <w:t>34</w:t>
      </w:r>
      <w:r>
        <w:fldChar w:fldCharType="end"/>
      </w:r>
      <w:r>
        <w:t>: Calculo del área de un triángulo utilizando el Teorema de Herón</w:t>
      </w:r>
      <w:bookmarkEnd w:id="35"/>
    </w:p>
    <w:tbl>
      <w:tblPr>
        <w:tblStyle w:val="PlainTable2"/>
        <w:tblW w:w="0" w:type="auto"/>
        <w:tblLook w:val="04A0" w:firstRow="1" w:lastRow="0" w:firstColumn="1" w:lastColumn="0" w:noHBand="0" w:noVBand="1"/>
      </w:tblPr>
      <w:tblGrid>
        <w:gridCol w:w="2680"/>
        <w:gridCol w:w="2836"/>
        <w:gridCol w:w="3844"/>
      </w:tblGrid>
      <w:tr w:rsidR="0079434D" w14:paraId="0230F8F1" w14:textId="77777777" w:rsidTr="00A341C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75D142CD" w14:textId="763A6A8E" w:rsidR="0079434D" w:rsidRDefault="0079434D" w:rsidP="0079434D">
            <w:r>
              <w:t>Lados</w:t>
            </w:r>
          </w:p>
        </w:tc>
        <w:tc>
          <w:tcPr>
            <w:tcW w:w="3117" w:type="dxa"/>
          </w:tcPr>
          <w:p w14:paraId="77FCBA04" w14:textId="6F7EB2E3" w:rsidR="0079434D" w:rsidRDefault="0079434D" w:rsidP="0079434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Semiperímetro</w:t>
            </w:r>
          </w:p>
        </w:tc>
        <w:tc>
          <w:tcPr>
            <w:tcW w:w="3117" w:type="dxa"/>
          </w:tcPr>
          <w:p w14:paraId="35791BEC" w14:textId="54DC88B7" w:rsidR="0079434D" w:rsidRDefault="0079434D" w:rsidP="0079434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Área</w:t>
            </w:r>
          </w:p>
        </w:tc>
      </w:tr>
      <w:tr w:rsidR="0079434D" w14:paraId="2BD78983" w14:textId="77777777" w:rsidTr="00A341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7360A023" w14:textId="5A484DD8" w:rsidR="0079434D" w:rsidRDefault="0079434D" w:rsidP="0079434D">
            <w:r>
              <w:t>a = 2</w:t>
            </w:r>
          </w:p>
        </w:tc>
        <w:tc>
          <w:tcPr>
            <w:tcW w:w="3117" w:type="dxa"/>
            <w:vMerge w:val="restart"/>
          </w:tcPr>
          <w:p w14:paraId="5CEC64E9" w14:textId="0A02D588" w:rsidR="0079434D" w:rsidRDefault="0079434D" w:rsidP="0079434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eastAsiaTheme="minorEastAsia"/>
              </w:rPr>
              <w:t xml:space="preserve">s =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a+b+c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</m:oMath>
            <w:r>
              <w:rPr>
                <w:rFonts w:eastAsiaTheme="minorEastAsia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2+10+9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</m:oMath>
            <w:r>
              <w:rPr>
                <w:rFonts w:eastAsiaTheme="minorEastAsia"/>
              </w:rPr>
              <w:t xml:space="preserve"> = </w:t>
            </w:r>
            <m:oMath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21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</m:oMath>
          </w:p>
        </w:tc>
        <w:tc>
          <w:tcPr>
            <w:tcW w:w="3117" w:type="dxa"/>
          </w:tcPr>
          <w:p w14:paraId="73E824C5" w14:textId="595DC491" w:rsidR="0079434D" w:rsidRDefault="00000000" w:rsidP="00885417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m:oMathPara>
              <m:oMath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r>
                      <w:rPr>
                        <w:rFonts w:ascii="Cambria Math" w:hAnsi="Cambria Math"/>
                      </w:rPr>
                      <m:t>s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s-a</m:t>
                        </m:r>
                      </m:e>
                    </m:d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s-b</m:t>
                        </m:r>
                      </m:e>
                    </m:d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s-c</m:t>
                        </m:r>
                      </m:e>
                    </m:d>
                  </m:e>
                </m:rad>
              </m:oMath>
            </m:oMathPara>
          </w:p>
        </w:tc>
      </w:tr>
      <w:tr w:rsidR="0079434D" w14:paraId="133AE13A" w14:textId="77777777" w:rsidTr="00A341C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479C4E92" w14:textId="6A11373C" w:rsidR="0079434D" w:rsidRDefault="0079434D" w:rsidP="0079434D">
            <w:r>
              <w:t>b= 10</w:t>
            </w:r>
          </w:p>
        </w:tc>
        <w:tc>
          <w:tcPr>
            <w:tcW w:w="3117" w:type="dxa"/>
            <w:vMerge/>
          </w:tcPr>
          <w:p w14:paraId="527F11C7" w14:textId="77777777" w:rsidR="0079434D" w:rsidRDefault="0079434D" w:rsidP="0079434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3117" w:type="dxa"/>
          </w:tcPr>
          <w:p w14:paraId="6FD9D7DB" w14:textId="6122316F" w:rsidR="0079434D" w:rsidRDefault="00000000" w:rsidP="00885417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m:oMathPara>
              <m:oMath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r>
                      <w:rPr>
                        <w:rFonts w:ascii="Cambria Math" w:hAnsi="Cambria Math"/>
                      </w:rPr>
                      <m:t>10.5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0.5-2</m:t>
                        </m:r>
                      </m:e>
                    </m:d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0.5-10</m:t>
                        </m:r>
                      </m:e>
                    </m:d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0.5-9</m:t>
                        </m:r>
                      </m:e>
                    </m:d>
                  </m:e>
                </m:rad>
              </m:oMath>
            </m:oMathPara>
          </w:p>
        </w:tc>
      </w:tr>
      <w:tr w:rsidR="0079434D" w14:paraId="7DF0D33B" w14:textId="77777777" w:rsidTr="00A341C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6" w:type="dxa"/>
          </w:tcPr>
          <w:p w14:paraId="691E9B62" w14:textId="3BA0E963" w:rsidR="0079434D" w:rsidRDefault="0079434D" w:rsidP="0079434D">
            <w:r>
              <w:t>c = 9</w:t>
            </w:r>
          </w:p>
        </w:tc>
        <w:tc>
          <w:tcPr>
            <w:tcW w:w="3117" w:type="dxa"/>
            <w:vMerge/>
          </w:tcPr>
          <w:p w14:paraId="563BF36A" w14:textId="77777777" w:rsidR="0079434D" w:rsidRDefault="0079434D" w:rsidP="0079434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3117" w:type="dxa"/>
          </w:tcPr>
          <w:p w14:paraId="4CA4EED4" w14:textId="77777777" w:rsidR="0079434D" w:rsidRPr="00885417" w:rsidRDefault="00000000" w:rsidP="00885417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</w:rPr>
            </w:pPr>
            <m:oMathPara>
              <m:oMath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r>
                      <w:rPr>
                        <w:rFonts w:ascii="Cambria Math" w:hAnsi="Cambria Math"/>
                      </w:rPr>
                      <m:t>10.5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8.5</m:t>
                        </m:r>
                      </m:e>
                    </m:d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1.5</m:t>
                        </m:r>
                      </m:e>
                    </m:d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2.5</m:t>
                        </m:r>
                      </m:e>
                    </m:d>
                  </m:e>
                </m:rad>
              </m:oMath>
            </m:oMathPara>
          </w:p>
          <w:p w14:paraId="357FD87A" w14:textId="7123D459" w:rsidR="00885417" w:rsidRPr="00885417" w:rsidRDefault="00000000" w:rsidP="00885417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Theme="minorEastAsia"/>
              </w:rPr>
            </w:pPr>
            <m:oMathPara>
              <m:oMath>
                <m:rad>
                  <m:radPr>
                    <m:degHide m:val="1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radPr>
                  <m:deg/>
                  <m:e>
                    <m:r>
                      <w:rPr>
                        <w:rFonts w:ascii="Cambria Math" w:eastAsiaTheme="minorEastAsia" w:hAnsi="Cambria Math"/>
                      </w:rPr>
                      <m:t>334.6875</m:t>
                    </m:r>
                  </m:e>
                </m:rad>
              </m:oMath>
            </m:oMathPara>
          </w:p>
          <w:p w14:paraId="54F60A2A" w14:textId="35E81C00" w:rsidR="00885417" w:rsidRDefault="00885417" w:rsidP="00885417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.181534086</w:t>
            </w:r>
          </w:p>
        </w:tc>
      </w:tr>
    </w:tbl>
    <w:p w14:paraId="0B4DF24A" w14:textId="17BF6F05" w:rsidR="0079434D" w:rsidRDefault="0079434D" w:rsidP="0079434D"/>
    <w:p w14:paraId="2612C399" w14:textId="6640E8EA" w:rsidR="00A575DE" w:rsidRPr="0079434D" w:rsidRDefault="00A575DE" w:rsidP="0079434D">
      <w:r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633451CA" wp14:editId="30EBDFF3">
                <wp:simplePos x="0" y="0"/>
                <wp:positionH relativeFrom="column">
                  <wp:posOffset>-46254</wp:posOffset>
                </wp:positionH>
                <wp:positionV relativeFrom="paragraph">
                  <wp:posOffset>-42696</wp:posOffset>
                </wp:positionV>
                <wp:extent cx="3138136" cy="1003350"/>
                <wp:effectExtent l="0" t="0" r="24765" b="25400"/>
                <wp:wrapNone/>
                <wp:docPr id="57" name="Rectángulo: esquinas redondeadas 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138136" cy="1003350"/>
                        </a:xfrm>
                        <a:prstGeom prst="roundRect">
                          <a:avLst/>
                        </a:prstGeom>
                        <a:noFill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oundrect w14:anchorId="153786E7" id="Rectángulo: esquinas redondeadas 57" o:spid="_x0000_s1026" style="position:absolute;margin-left:-3.65pt;margin-top:-3.35pt;width:247.1pt;height:79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" filled="f" strokecolor="#1f3763 [1604]" strokeweight="1pt">
                <v:stroke joinstyle="miter"/>
              </v:roundrect>
            </w:pict>
          </mc:Fallback>
        </mc:AlternateContent>
      </w:r>
      <w:r>
        <w:rPr>
          <w:noProof/>
        </w:rPr>
        <w:drawing>
          <wp:inline distT="0" distB="0" distL="0" distR="0" wp14:anchorId="5095EE2E" wp14:editId="63F69710">
            <wp:extent cx="3002271" cy="860425"/>
            <wp:effectExtent l="0" t="0" r="8255" b="0"/>
            <wp:docPr id="56" name="Imagen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5"/>
                    <a:srcRect l="33055" t="24380" r="16317" b="49825"/>
                    <a:stretch/>
                  </pic:blipFill>
                  <pic:spPr bwMode="auto">
                    <a:xfrm>
                      <a:off x="0" y="0"/>
                      <a:ext cx="3009110" cy="8623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A575DE" w:rsidRPr="0079434D">
      <w:footerReference w:type="default" r:id="rId56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E9A66E" w14:textId="77777777" w:rsidR="007F663C" w:rsidRDefault="007F663C" w:rsidP="00A03E48">
      <w:pPr>
        <w:spacing w:after="0" w:line="240" w:lineRule="auto"/>
      </w:pPr>
      <w:r>
        <w:separator/>
      </w:r>
    </w:p>
  </w:endnote>
  <w:endnote w:type="continuationSeparator" w:id="0">
    <w:p w14:paraId="7D3A1D47" w14:textId="77777777" w:rsidR="007F663C" w:rsidRDefault="007F663C" w:rsidP="00A03E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atin Modern Roman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86971944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A21192F" w14:textId="52E972B1" w:rsidR="00875CDC" w:rsidRDefault="00875CDC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08BB627" w14:textId="77777777" w:rsidR="00875CDC" w:rsidRDefault="00875CD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1EE39F" w14:textId="77777777" w:rsidR="007F663C" w:rsidRDefault="007F663C" w:rsidP="00A03E48">
      <w:pPr>
        <w:spacing w:after="0" w:line="240" w:lineRule="auto"/>
      </w:pPr>
      <w:r>
        <w:separator/>
      </w:r>
    </w:p>
  </w:footnote>
  <w:footnote w:type="continuationSeparator" w:id="0">
    <w:p w14:paraId="7E12CD12" w14:textId="77777777" w:rsidR="007F663C" w:rsidRDefault="007F663C" w:rsidP="00A03E4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7425FD"/>
    <w:multiLevelType w:val="hybridMultilevel"/>
    <w:tmpl w:val="0BBA419E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4C940A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3D5C3E3C"/>
    <w:multiLevelType w:val="hybridMultilevel"/>
    <w:tmpl w:val="6362394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D1B107B"/>
    <w:multiLevelType w:val="hybridMultilevel"/>
    <w:tmpl w:val="EA30E3E4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9E82835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988361887">
    <w:abstractNumId w:val="3"/>
  </w:num>
  <w:num w:numId="2" w16cid:durableId="829563519">
    <w:abstractNumId w:val="2"/>
  </w:num>
  <w:num w:numId="3" w16cid:durableId="1766344750">
    <w:abstractNumId w:val="1"/>
  </w:num>
  <w:num w:numId="4" w16cid:durableId="1891914152">
    <w:abstractNumId w:val="4"/>
  </w:num>
  <w:num w:numId="5" w16cid:durableId="198982071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60604"/>
    <w:rsid w:val="000112AB"/>
    <w:rsid w:val="000420B9"/>
    <w:rsid w:val="000F2098"/>
    <w:rsid w:val="00101B1E"/>
    <w:rsid w:val="0014436B"/>
    <w:rsid w:val="00164E98"/>
    <w:rsid w:val="001C124C"/>
    <w:rsid w:val="001C2E70"/>
    <w:rsid w:val="002A12F0"/>
    <w:rsid w:val="002E089E"/>
    <w:rsid w:val="002E4D02"/>
    <w:rsid w:val="002F2719"/>
    <w:rsid w:val="00311AA1"/>
    <w:rsid w:val="003413AC"/>
    <w:rsid w:val="0034212E"/>
    <w:rsid w:val="003A71B8"/>
    <w:rsid w:val="003B53EA"/>
    <w:rsid w:val="00407D4E"/>
    <w:rsid w:val="004435FC"/>
    <w:rsid w:val="00443A18"/>
    <w:rsid w:val="0044648E"/>
    <w:rsid w:val="004509FA"/>
    <w:rsid w:val="00517CF6"/>
    <w:rsid w:val="0055259D"/>
    <w:rsid w:val="00552F0A"/>
    <w:rsid w:val="005564CC"/>
    <w:rsid w:val="005568D5"/>
    <w:rsid w:val="00581632"/>
    <w:rsid w:val="005B074B"/>
    <w:rsid w:val="005E5609"/>
    <w:rsid w:val="005F7209"/>
    <w:rsid w:val="00606F0A"/>
    <w:rsid w:val="00636CA6"/>
    <w:rsid w:val="00637515"/>
    <w:rsid w:val="00652568"/>
    <w:rsid w:val="006A1468"/>
    <w:rsid w:val="006A7D0D"/>
    <w:rsid w:val="006B2C2A"/>
    <w:rsid w:val="006E3196"/>
    <w:rsid w:val="006F24CF"/>
    <w:rsid w:val="00724C98"/>
    <w:rsid w:val="00736D12"/>
    <w:rsid w:val="00751E29"/>
    <w:rsid w:val="00763F4D"/>
    <w:rsid w:val="007918F3"/>
    <w:rsid w:val="0079434D"/>
    <w:rsid w:val="00797E2D"/>
    <w:rsid w:val="007C60AE"/>
    <w:rsid w:val="007D5832"/>
    <w:rsid w:val="007F663C"/>
    <w:rsid w:val="0081779A"/>
    <w:rsid w:val="00875CDC"/>
    <w:rsid w:val="008812A1"/>
    <w:rsid w:val="00885417"/>
    <w:rsid w:val="008A113B"/>
    <w:rsid w:val="008E1DF2"/>
    <w:rsid w:val="0090020B"/>
    <w:rsid w:val="00906577"/>
    <w:rsid w:val="009563ED"/>
    <w:rsid w:val="009C59D2"/>
    <w:rsid w:val="009D11F8"/>
    <w:rsid w:val="009D275A"/>
    <w:rsid w:val="009D51A3"/>
    <w:rsid w:val="009F6BB6"/>
    <w:rsid w:val="00A03E48"/>
    <w:rsid w:val="00A05029"/>
    <w:rsid w:val="00A341C3"/>
    <w:rsid w:val="00A373B5"/>
    <w:rsid w:val="00A575DE"/>
    <w:rsid w:val="00A6781A"/>
    <w:rsid w:val="00A67C13"/>
    <w:rsid w:val="00A912A6"/>
    <w:rsid w:val="00AA0EF0"/>
    <w:rsid w:val="00AB3074"/>
    <w:rsid w:val="00AC4997"/>
    <w:rsid w:val="00B11718"/>
    <w:rsid w:val="00B60604"/>
    <w:rsid w:val="00B66287"/>
    <w:rsid w:val="00B927BF"/>
    <w:rsid w:val="00BB3DF9"/>
    <w:rsid w:val="00BD7035"/>
    <w:rsid w:val="00C44BBD"/>
    <w:rsid w:val="00CF31FF"/>
    <w:rsid w:val="00D14EC5"/>
    <w:rsid w:val="00D223CC"/>
    <w:rsid w:val="00D261D3"/>
    <w:rsid w:val="00D468D0"/>
    <w:rsid w:val="00D9779B"/>
    <w:rsid w:val="00DB02E9"/>
    <w:rsid w:val="00DC0CB2"/>
    <w:rsid w:val="00E01240"/>
    <w:rsid w:val="00E0649E"/>
    <w:rsid w:val="00E1572A"/>
    <w:rsid w:val="00E31BD5"/>
    <w:rsid w:val="00E36924"/>
    <w:rsid w:val="00E41337"/>
    <w:rsid w:val="00E7443A"/>
    <w:rsid w:val="00E92762"/>
    <w:rsid w:val="00F2479C"/>
    <w:rsid w:val="00F308F1"/>
    <w:rsid w:val="00F3233D"/>
    <w:rsid w:val="00F40AB4"/>
    <w:rsid w:val="00FA1489"/>
    <w:rsid w:val="00FD69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4E295BE"/>
  <w15:chartTrackingRefBased/>
  <w15:docId w15:val="{4E5F2B94-D16D-45BE-BB3C-531962A2B9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s-CO"/>
    </w:rPr>
  </w:style>
  <w:style w:type="paragraph" w:styleId="Heading1">
    <w:name w:val="heading 1"/>
    <w:basedOn w:val="Normal"/>
    <w:next w:val="Normal"/>
    <w:link w:val="Heading1Char"/>
    <w:uiPriority w:val="9"/>
    <w:qFormat/>
    <w:rsid w:val="00D14EC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67C1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67C1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14EC5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s-CO"/>
    </w:rPr>
  </w:style>
  <w:style w:type="paragraph" w:customStyle="1" w:styleId="Estilo1">
    <w:name w:val="Estilo1"/>
    <w:basedOn w:val="List"/>
    <w:next w:val="List"/>
    <w:link w:val="Estilo1Car"/>
    <w:qFormat/>
    <w:rsid w:val="00AB3074"/>
  </w:style>
  <w:style w:type="paragraph" w:styleId="List">
    <w:name w:val="List"/>
    <w:basedOn w:val="Normal"/>
    <w:link w:val="ListChar"/>
    <w:uiPriority w:val="99"/>
    <w:semiHidden/>
    <w:unhideWhenUsed/>
    <w:rsid w:val="00AB3074"/>
    <w:pPr>
      <w:ind w:left="283" w:hanging="283"/>
      <w:contextualSpacing/>
    </w:pPr>
  </w:style>
  <w:style w:type="character" w:customStyle="1" w:styleId="ListChar">
    <w:name w:val="List Char"/>
    <w:basedOn w:val="DefaultParagraphFont"/>
    <w:link w:val="List"/>
    <w:uiPriority w:val="99"/>
    <w:semiHidden/>
    <w:rsid w:val="00AB3074"/>
    <w:rPr>
      <w:lang w:val="es-CO"/>
    </w:rPr>
  </w:style>
  <w:style w:type="character" w:customStyle="1" w:styleId="Estilo1Car">
    <w:name w:val="Estilo1 Car"/>
    <w:basedOn w:val="ListChar"/>
    <w:link w:val="Estilo1"/>
    <w:rsid w:val="00AB3074"/>
    <w:rPr>
      <w:lang w:val="es-CO"/>
    </w:rPr>
  </w:style>
  <w:style w:type="paragraph" w:styleId="Caption">
    <w:name w:val="caption"/>
    <w:basedOn w:val="Normal"/>
    <w:next w:val="Normal"/>
    <w:uiPriority w:val="35"/>
    <w:unhideWhenUsed/>
    <w:qFormat/>
    <w:rsid w:val="00552F0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PlainTable2">
    <w:name w:val="Plain Table 2"/>
    <w:basedOn w:val="TableNormal"/>
    <w:uiPriority w:val="42"/>
    <w:rsid w:val="00797E2D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763F4D"/>
    <w:rPr>
      <w:color w:val="808080"/>
    </w:rPr>
  </w:style>
  <w:style w:type="table" w:styleId="TableGrid">
    <w:name w:val="Table Grid"/>
    <w:basedOn w:val="TableNormal"/>
    <w:uiPriority w:val="39"/>
    <w:rsid w:val="00A0502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A03E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03E48"/>
    <w:rPr>
      <w:lang w:val="es-CO"/>
    </w:rPr>
  </w:style>
  <w:style w:type="paragraph" w:styleId="Footer">
    <w:name w:val="footer"/>
    <w:basedOn w:val="Normal"/>
    <w:link w:val="FooterChar"/>
    <w:uiPriority w:val="99"/>
    <w:unhideWhenUsed/>
    <w:rsid w:val="00A03E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03E48"/>
    <w:rPr>
      <w:lang w:val="es-CO"/>
    </w:rPr>
  </w:style>
  <w:style w:type="character" w:customStyle="1" w:styleId="Heading2Char">
    <w:name w:val="Heading 2 Char"/>
    <w:basedOn w:val="DefaultParagraphFont"/>
    <w:link w:val="Heading2"/>
    <w:uiPriority w:val="9"/>
    <w:rsid w:val="00A67C13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s-CO"/>
    </w:rPr>
  </w:style>
  <w:style w:type="character" w:customStyle="1" w:styleId="Heading3Char">
    <w:name w:val="Heading 3 Char"/>
    <w:basedOn w:val="DefaultParagraphFont"/>
    <w:link w:val="Heading3"/>
    <w:uiPriority w:val="9"/>
    <w:rsid w:val="00A67C13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s-CO"/>
    </w:rPr>
  </w:style>
  <w:style w:type="paragraph" w:styleId="NoSpacing">
    <w:name w:val="No Spacing"/>
    <w:uiPriority w:val="1"/>
    <w:qFormat/>
    <w:rsid w:val="00A67C13"/>
    <w:pPr>
      <w:spacing w:after="0" w:line="240" w:lineRule="auto"/>
    </w:pPr>
    <w:rPr>
      <w:lang w:val="es-CO"/>
    </w:rPr>
  </w:style>
  <w:style w:type="character" w:styleId="Hyperlink">
    <w:name w:val="Hyperlink"/>
    <w:basedOn w:val="DefaultParagraphFont"/>
    <w:uiPriority w:val="99"/>
    <w:unhideWhenUsed/>
    <w:rsid w:val="003413AC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3413AC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05518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07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49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56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image" Target="media/image35.png"/><Relationship Id="rId47" Type="http://schemas.openxmlformats.org/officeDocument/2006/relationships/image" Target="media/image40.png"/><Relationship Id="rId50" Type="http://schemas.openxmlformats.org/officeDocument/2006/relationships/image" Target="media/image43.png"/><Relationship Id="rId55" Type="http://schemas.openxmlformats.org/officeDocument/2006/relationships/image" Target="media/image48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9" Type="http://schemas.openxmlformats.org/officeDocument/2006/relationships/image" Target="media/image22.png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45" Type="http://schemas.openxmlformats.org/officeDocument/2006/relationships/image" Target="media/image38.png"/><Relationship Id="rId53" Type="http://schemas.openxmlformats.org/officeDocument/2006/relationships/image" Target="media/image46.png"/><Relationship Id="rId58" Type="http://schemas.openxmlformats.org/officeDocument/2006/relationships/theme" Target="theme/theme1.xml"/><Relationship Id="rId5" Type="http://schemas.openxmlformats.org/officeDocument/2006/relationships/webSettings" Target="webSettings.xml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image" Target="media/image36.png"/><Relationship Id="rId48" Type="http://schemas.openxmlformats.org/officeDocument/2006/relationships/image" Target="media/image41.png"/><Relationship Id="rId56" Type="http://schemas.openxmlformats.org/officeDocument/2006/relationships/footer" Target="footer1.xml"/><Relationship Id="rId8" Type="http://schemas.openxmlformats.org/officeDocument/2006/relationships/image" Target="media/image1.png"/><Relationship Id="rId51" Type="http://schemas.openxmlformats.org/officeDocument/2006/relationships/image" Target="media/image44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Relationship Id="rId46" Type="http://schemas.openxmlformats.org/officeDocument/2006/relationships/image" Target="media/image39.png"/><Relationship Id="rId20" Type="http://schemas.openxmlformats.org/officeDocument/2006/relationships/image" Target="media/image13.png"/><Relationship Id="rId41" Type="http://schemas.openxmlformats.org/officeDocument/2006/relationships/image" Target="media/image34.png"/><Relationship Id="rId54" Type="http://schemas.openxmlformats.org/officeDocument/2006/relationships/image" Target="media/image4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49" Type="http://schemas.openxmlformats.org/officeDocument/2006/relationships/image" Target="media/image42.png"/><Relationship Id="rId57" Type="http://schemas.openxmlformats.org/officeDocument/2006/relationships/fontTable" Target="fontTable.xml"/><Relationship Id="rId10" Type="http://schemas.openxmlformats.org/officeDocument/2006/relationships/image" Target="media/image3.png"/><Relationship Id="rId31" Type="http://schemas.openxmlformats.org/officeDocument/2006/relationships/image" Target="media/image24.png"/><Relationship Id="rId44" Type="http://schemas.openxmlformats.org/officeDocument/2006/relationships/image" Target="media/image37.png"/><Relationship Id="rId52" Type="http://schemas.openxmlformats.org/officeDocument/2006/relationships/image" Target="media/image45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A3E124-4FC3-4421-B28A-5DC55B75FB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4</Pages>
  <Words>3140</Words>
  <Characters>17271</Characters>
  <Application>Microsoft Office Word</Application>
  <DocSecurity>0</DocSecurity>
  <Lines>143</Lines>
  <Paragraphs>4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3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Alfredo Martínez Valdés</dc:creator>
  <cp:keywords/>
  <dc:description/>
  <cp:lastModifiedBy>JOSE ALFREDO MARTINEZ VALDES</cp:lastModifiedBy>
  <cp:revision>2</cp:revision>
  <dcterms:created xsi:type="dcterms:W3CDTF">2023-09-30T23:59:00Z</dcterms:created>
  <dcterms:modified xsi:type="dcterms:W3CDTF">2023-09-30T23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94fffbe-5633-3a93-843f-d8d247943aeb</vt:lpwstr>
  </property>
  <property fmtid="{D5CDD505-2E9C-101B-9397-08002B2CF9AE}" pid="24" name="Mendeley Citation Style_1">
    <vt:lpwstr>http://www.zotero.org/styles/apa</vt:lpwstr>
  </property>
</Properties>
</file>